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2</w:t>
      </w:r>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York University Langone</w:t>
      </w:r>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596C80"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596C80"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596C80"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596C80"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596C80"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596C80"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596C80"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596C80"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596C80"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596C80"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596C80"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596C80"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596C80"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596C80"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596C80"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as combined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The ability to track regularities in sensory streams not only leads to improvement in performance on behavioral tasks, but can also be observed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7EDE6206"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have been developed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are being exposed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7610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t al. 2015; Turk-Browne, Jungé, and Scholl 2005)","plainTextFormattedCitation":"(Bertels, Franco, and Destrebecqz 2012; Franco et al. 2015; Turk-Browne, Jungé, and Scholl 2005)","previouslyFormattedCitation":"(Bertels, Franco, and Destrebecqz 2012; Franco et al. 2015; Turk-Browne, Jungé, and Scholl 200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noProof/>
        </w:rPr>
        <w:t>(Bertels, Franco, and Destrebecqz 2012; Franco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fully intact</w:t>
      </w:r>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0EE224C3"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become faster than thos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can be observed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BA5C4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manualFormatting":"(but see Franco et al. 2014 for a non-replication)","plainTextFormattedCitation":"(Franco et al. 2014)","previouslyFormattedCitation":"(Franco et al. 2014)"},"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This same logic underlies the serial reaction time task, whereby participants view or listen to a sequence of items which they advance</w:t>
      </w:r>
      <w:r w:rsidR="00E161EB">
        <w:rPr>
          <w:rFonts w:ascii="Arial" w:hAnsi="Arial" w:cs="Arial"/>
        </w:rPr>
        <w:t xml:space="preserve"> at their own pace by keypress. </w:t>
      </w:r>
      <w:r>
        <w:rPr>
          <w:rFonts w:ascii="Arial" w:hAnsi="Arial" w:cs="Arial"/>
        </w:rPr>
        <w:t>This method has been showed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24609B11"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42453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mendeley":{"formattedCitation":"(Batterink et al. 2015; Franco et al. 2014; Siegelman and Frost 2015)","plainTextFormattedCitation":"(Batterink et al. 2015; Franco et al. 2014; Siegelman and Frost 2015)","previouslyFormattedCitation":"(Batterink et al. 2015; Franco et al. 2014; Siegelman and Frost 2015)"},"properties":{"noteIndex":0},"schema":"https://github.com/citation-style-language/schema/raw/master/csl-citation.json"}</w:instrText>
      </w:r>
      <w:r>
        <w:rPr>
          <w:rFonts w:ascii="Arial" w:eastAsiaTheme="minorEastAsia" w:hAnsi="Arial" w:cs="Arial"/>
        </w:rPr>
        <w:fldChar w:fldCharType="separate"/>
      </w:r>
      <w:r w:rsidRPr="00E7610B">
        <w:rPr>
          <w:rFonts w:ascii="Arial" w:eastAsiaTheme="minorEastAsia" w:hAnsi="Arial" w:cs="Arial"/>
          <w:noProof/>
        </w:rPr>
        <w:t>(Batterink et al. 2015; Franco et al. 2014;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r w:rsidRPr="009F1D53">
        <w:rPr>
          <w:rFonts w:ascii="Arial" w:eastAsiaTheme="minorEastAsia" w:hAnsi="Arial" w:cs="Arial"/>
          <w:color w:val="FF0000"/>
        </w:rPr>
        <w:t>[What if I include a table with the rho and p and short index of the two studies for each?]</w:t>
      </w:r>
    </w:p>
    <w:p w14:paraId="6B0ADC89" w14:textId="388B38DE"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 xml:space="preserve">been largely discussed on a theoretical level, with occasional papers addressing the disparity empirically. </w:t>
      </w:r>
      <w:r w:rsidR="009F1D53">
        <w:rPr>
          <w:rFonts w:ascii="Arial" w:hAnsi="Arial" w:cs="Arial"/>
        </w:rPr>
        <w:fldChar w:fldCharType="begin" w:fldLock="1"/>
      </w:r>
      <w:r w:rsidR="0085068F">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9F1D53" w:rsidRPr="009F1D53">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are captured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Speech stimuli consisted of 12 consonant-vowel (CV) pairs. We selected 5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ere: be, di, ga, ki, la, mi, nu, po, ro, se, tu, za.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t xml:space="preserve">A male native speaker of German was recorded pronouncing each syllable in our set separately and with </w:t>
      </w:r>
      <w:r>
        <w:rPr>
          <w:rFonts w:ascii="Arial" w:hAnsi="Arial" w:cs="Arial"/>
        </w:rPr>
        <w:t>a flat intonation. Each syllable</w:t>
      </w:r>
      <w:r w:rsidRPr="00DD26DA">
        <w:rPr>
          <w:rFonts w:ascii="Arial" w:hAnsi="Arial" w:cs="Arial"/>
        </w:rPr>
        <w:t xml:space="preserve"> was repeated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token which most closely followed the IPA pronunciation was selected as the </w:t>
      </w:r>
      <w:r w:rsidR="009A7DD9">
        <w:rPr>
          <w:rFonts w:ascii="Arial" w:hAnsi="Arial" w:cs="Arial"/>
        </w:rPr>
        <w:lastRenderedPageBreak/>
        <w:t xml:space="preserve">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r w:rsidRPr="00DD26DA">
        <w:rPr>
          <w:rFonts w:ascii="Arial" w:hAnsi="Arial" w:cs="Arial"/>
        </w:rPr>
        <w:t>were removed</w:t>
      </w:r>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yllables were normalized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ere </w:t>
      </w:r>
      <w:r>
        <w:rPr>
          <w:rFonts w:ascii="Arial" w:hAnsi="Arial" w:cs="Arial"/>
        </w:rPr>
        <w:t xml:space="preserve">temporally </w:t>
      </w:r>
      <w:r w:rsidRPr="00DD26DA">
        <w:rPr>
          <w:rFonts w:ascii="Arial" w:hAnsi="Arial" w:cs="Arial"/>
        </w:rPr>
        <w:t>compressed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4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vowels and similarity between any possible succeeding pairs of syllables was minimized. We also ensured that no pairs were pho</w:t>
      </w:r>
      <w:r>
        <w:rPr>
          <w:rFonts w:ascii="Arial" w:hAnsi="Arial" w:cs="Arial"/>
        </w:rPr>
        <w:t>n</w:t>
      </w:r>
      <w:r w:rsidRPr="00DD26DA">
        <w:rPr>
          <w:rFonts w:ascii="Arial" w:hAnsi="Arial" w:cs="Arial"/>
        </w:rPr>
        <w:t xml:space="preserve">otactically illegal or shared a resemblance with existing words in German. </w:t>
      </w:r>
      <w:r>
        <w:rPr>
          <w:rFonts w:ascii="Arial" w:hAnsi="Arial" w:cs="Arial"/>
        </w:rPr>
        <w:t>Pseudowords for our study were</w:t>
      </w:r>
      <w:r w:rsidRPr="00DD26DA">
        <w:rPr>
          <w:rFonts w:ascii="Arial" w:hAnsi="Arial" w:cs="Arial"/>
        </w:rPr>
        <w:t>: nugadi, rokise, mipola, zabetu.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dizabe, semipo, lanuga, turoki.</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r w:rsidRPr="00DD26DA">
        <w:rPr>
          <w:rFonts w:ascii="Arial" w:hAnsi="Arial" w:cs="Arial"/>
        </w:rPr>
        <w:t xml:space="preserve">were created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relative to the preceding syllable) was 1,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ere ramped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sd). Two </w:t>
      </w:r>
      <w:commentRangeEnd w:id="5"/>
      <w:r w:rsidRPr="0085068F">
        <w:rPr>
          <w:rStyle w:val="CommentReference"/>
        </w:rPr>
        <w:commentReference w:id="5"/>
      </w:r>
      <w:r w:rsidRPr="00DD26DA">
        <w:rPr>
          <w:rFonts w:ascii="Arial" w:hAnsi="Arial" w:cs="Arial"/>
        </w:rPr>
        <w:t xml:space="preserve">participants were removed from the data pool due to technical failure. Of the 39 remaining datasets, 33 were used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626E81A0"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r values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as Batterink et al. reported.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Participants were seated in a dimly-lit, sound-attenuated booth, approximately 52 cm from the monitor and listened to the stimuli via headphones connected to a headphone amplifier (Beyerdynamics-DT-770 80 Ohm; Lakepeople G103P1262). Stimulus intensity level was approximately 57 dB (LAF: min 44 dB, max 76 dB), as measured by a NTi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The experiment was designed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The experiment was conducted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ill not be discussed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ere told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r>
        <w:rPr>
          <w:rFonts w:ascii="Arial" w:hAnsi="Arial" w:cs="Arial"/>
        </w:rPr>
        <w:t>was</w:t>
      </w:r>
      <w:r w:rsidRPr="00DD26DA">
        <w:rPr>
          <w:rFonts w:ascii="Arial" w:hAnsi="Arial" w:cs="Arial"/>
        </w:rPr>
        <w:t xml:space="preserve"> presented binaurally. Before the start of each stream, </w:t>
      </w:r>
      <w:r>
        <w:rPr>
          <w:rFonts w:ascii="Arial" w:hAnsi="Arial" w:cs="Arial"/>
        </w:rPr>
        <w:t xml:space="preserve">one of the 12 syllables was displayed orthographically on the screen and played aurally twice. Participants were instructed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the constrain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8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as paired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77777777" w:rsidR="00617272" w:rsidRDefault="00617272" w:rsidP="00617272">
      <w:pPr>
        <w:jc w:val="both"/>
        <w:rPr>
          <w:rFonts w:ascii="Arial" w:hAnsi="Arial" w:cs="Arial"/>
        </w:rPr>
      </w:pPr>
      <w:r w:rsidRPr="00DD26DA">
        <w:rPr>
          <w:rFonts w:ascii="Arial" w:hAnsi="Arial" w:cs="Arial"/>
        </w:rPr>
        <w:t xml:space="preserve">All analyses were performed in RStudio (version 1.2.1335; RStudio Team 2018) using R version 3.6.1 (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target detection task analyses,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ould be based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0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0.39, p=0.7</m:t>
        </m:r>
        <m:r>
          <w:rPr>
            <w:rFonts w:ascii="Cambria Math" w:hAnsi="Cambria Math" w:cs="Arial"/>
          </w:rPr>
          <m:t xml:space="preserve">,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t>Results</w:t>
      </w:r>
      <w:bookmarkEnd w:id="12"/>
    </w:p>
    <w:p w14:paraId="52CC5426" w14:textId="75771291"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w:t>
      </w:r>
      <w:r>
        <w:rPr>
          <w:rFonts w:ascii="Arial" w:hAnsi="Arial" w:cs="Arial"/>
        </w:rPr>
        <w:lastRenderedPageBreak/>
        <w:t xml:space="preserve">others, suggesting some unwanted variability in the stimuli (notably for syllables </w:t>
      </w:r>
      <w:r>
        <w:rPr>
          <w:rFonts w:ascii="Arial" w:hAnsi="Arial" w:cs="Arial"/>
          <w:i/>
        </w:rPr>
        <w:t xml:space="preserve">ro, za,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7777777"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as compared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Pr>
          <w:rFonts w:ascii="Arial" w:hAnsi="Arial" w:cs="Arial"/>
          <w:b/>
        </w:rPr>
        <w:t>S4</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77777777"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are modulated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w:t>
      </w:r>
      <w:r>
        <w:rPr>
          <w:rFonts w:ascii="Arial" w:hAnsi="Arial" w:cs="Arial"/>
          <w:b/>
        </w:rPr>
        <w:t>Table</w:t>
      </w:r>
      <w:r w:rsidRPr="00DD26DA">
        <w:rPr>
          <w:rFonts w:ascii="Arial" w:hAnsi="Arial" w:cs="Arial"/>
          <w:b/>
        </w:rPr>
        <w:t xml:space="preserve"> 1</w:t>
      </w:r>
      <w:r>
        <w:rPr>
          <w:rFonts w:ascii="Arial" w:hAnsi="Arial" w:cs="Arial"/>
        </w:rPr>
        <w:t xml:space="preserve">. Note that estimates represent differences in estimated marginal means on the response scale in seconds.) 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M = 423 ms, SD = 161 ms</m:t>
        </m:r>
      </m:oMath>
      <w:r>
        <w:rPr>
          <w:rFonts w:ascii="Arial" w:hAnsi="Arial" w:cs="Arial"/>
        </w:rPr>
        <w:t xml:space="preserve">). The estimated drop in mean RT between positions 1 and 2 was 78 ms, while the drop between positions 1 and 3 was roughly 110 ms. The difference in mean RT between positions 2 and 3 was smaller, at about 32 ms. All comparisons reached statistical significance </w:t>
      </w:r>
      <w:r>
        <w:rPr>
          <w:rFonts w:ascii="Arial" w:hAnsi="Arial" w:cs="Arial"/>
        </w:rPr>
        <w:br/>
        <w:t xml:space="preserve">(p &lt; 0.001) at the 5% alpha level, suggesting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7777777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Pr>
          <w:b/>
          <w:noProof/>
        </w:rPr>
        <w:t>1</w:t>
      </w:r>
      <w:r w:rsidRPr="00181A57">
        <w:rPr>
          <w:b/>
          <w:i w:val="0"/>
          <w:iCs w:val="0"/>
        </w:rPr>
        <w:fldChar w:fldCharType="end"/>
      </w:r>
      <w:r>
        <w:rPr>
          <w:b/>
        </w:rPr>
        <w:t>. A. Reaction times to target syllables are modulated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position. This effect was present in block 1 and remained stable throughout subsequent blocks. B. Median RTs for each position collapsed over blocks. Dots are individual participant medians. Box plots indicate group median and CI’s, half-violins describe distribution.</w:t>
      </w:r>
    </w:p>
    <w:p w14:paraId="535E6852" w14:textId="018A1EE6" w:rsidR="00617272" w:rsidRPr="00445F5B" w:rsidRDefault="00445F5B" w:rsidP="00617272">
      <w:pPr>
        <w:jc w:val="both"/>
        <w:rPr>
          <w:rFonts w:ascii="Arial" w:hAnsi="Arial" w:cs="Arial"/>
          <w:b/>
        </w:rPr>
      </w:pPr>
      <w:r w:rsidRPr="00445F5B">
        <w:rPr>
          <w:rFonts w:ascii="Arial" w:hAnsi="Arial" w:cs="Arial"/>
        </w:rPr>
        <w:t xml:space="preserve">Given our observation that detection accuracy varied as a function of syllable identity, </w:t>
      </w:r>
      <w:r w:rsidRPr="00445F5B">
        <w:rPr>
          <w:rFonts w:ascii="Arial" w:hAnsi="Arial" w:cs="Arial"/>
        </w:rPr>
        <w:t xml:space="preserve">sought to validate the </w:t>
      </w:r>
      <w:r w:rsidRPr="00445F5B">
        <w:rPr>
          <w:rFonts w:ascii="Arial" w:hAnsi="Arial" w:cs="Arial"/>
        </w:rPr>
        <w:t xml:space="preserve">above </w:t>
      </w:r>
      <w:r w:rsidRPr="00445F5B">
        <w:rPr>
          <w:rFonts w:ascii="Arial" w:hAnsi="Arial" w:cs="Arial"/>
        </w:rPr>
        <w:t>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7065B9E1" w14:textId="77777777" w:rsidR="00617272" w:rsidRPr="00DD26DA" w:rsidRDefault="00617272" w:rsidP="00617272">
      <w:pPr>
        <w:jc w:val="both"/>
        <w:rPr>
          <w:rFonts w:ascii="Arial" w:hAnsi="Arial" w:cs="Arial"/>
        </w:rPr>
      </w:pPr>
      <w:r w:rsidRPr="00DD26DA">
        <w:rPr>
          <w:rFonts w:ascii="Arial" w:hAnsi="Arial" w:cs="Arial"/>
        </w:rPr>
        <w:t xml:space="preserve">Furthermore, </w:t>
      </w:r>
      <w:commentRangeStart w:id="17"/>
      <w:r w:rsidRPr="00DD26DA">
        <w:rPr>
          <w:rFonts w:ascii="Arial" w:hAnsi="Arial" w:cs="Arial"/>
        </w:rPr>
        <w:t>this pattern of reaction times emerged within the first few presentations of the target syllable, and remained stable throughout the remainder of the experimental blocks. (</w:t>
      </w:r>
      <w:r w:rsidRPr="001B5E36">
        <w:rPr>
          <w:rFonts w:ascii="Arial" w:hAnsi="Arial" w:cs="Arial"/>
          <w:b/>
        </w:rPr>
        <w:t>Fig. 2</w:t>
      </w:r>
      <w:r w:rsidRPr="00DD26DA">
        <w:rPr>
          <w:rFonts w:ascii="Arial" w:hAnsi="Arial" w:cs="Arial"/>
        </w:rPr>
        <w:t xml:space="preserve">) </w:t>
      </w:r>
      <w:commentRangeEnd w:id="17"/>
      <w:r>
        <w:rPr>
          <w:rStyle w:val="CommentReference"/>
        </w:rPr>
        <w:commentReference w:id="17"/>
      </w:r>
      <w:r w:rsidRPr="00DD26DA">
        <w:rPr>
          <w:rFonts w:ascii="Arial" w:hAnsi="Arial" w:cs="Arial"/>
        </w:rPr>
        <w:t xml:space="preserve">This observation accounts for why </w:t>
      </w:r>
      <w:r>
        <w:rPr>
          <w:rFonts w:ascii="Arial" w:hAnsi="Arial" w:cs="Arial"/>
        </w:rPr>
        <w:t xml:space="preserve">the </w:t>
      </w:r>
      <w:r w:rsidRPr="00DD26DA">
        <w:rPr>
          <w:rFonts w:ascii="Arial" w:hAnsi="Arial" w:cs="Arial"/>
        </w:rPr>
        <w:t xml:space="preserve">factor </w:t>
      </w:r>
      <w:r>
        <w:rPr>
          <w:rFonts w:ascii="Arial" w:hAnsi="Arial" w:cs="Arial"/>
        </w:rPr>
        <w:t xml:space="preserve">of </w:t>
      </w:r>
      <w:r w:rsidRPr="00DD26DA">
        <w:rPr>
          <w:rFonts w:ascii="Arial" w:hAnsi="Arial" w:cs="Arial"/>
        </w:rPr>
        <w:t>block did not contribute significantly to model fit</w:t>
      </w:r>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Pr>
          <w:rFonts w:ascii="Arial" w:hAnsi="Arial" w:cs="Arial"/>
        </w:rPr>
        <w:t>)</w:t>
      </w:r>
      <w:r w:rsidRPr="00DD26DA">
        <w:rPr>
          <w:rFonts w:ascii="Arial" w:hAnsi="Arial" w:cs="Arial"/>
        </w:rPr>
        <w:t xml:space="preserve">; reaction times differentiate early on </w:t>
      </w:r>
      <w:r>
        <w:rPr>
          <w:rFonts w:ascii="Arial" w:hAnsi="Arial" w:cs="Arial"/>
        </w:rPr>
        <w:t>and persist across the whole data set, (</w:t>
      </w:r>
      <w:r w:rsidRPr="001B5E36">
        <w:rPr>
          <w:rFonts w:ascii="Arial" w:hAnsi="Arial" w:cs="Arial"/>
          <w:b/>
        </w:rPr>
        <w:t>Fig. 2a</w:t>
      </w:r>
      <w:r>
        <w:rPr>
          <w:rFonts w:ascii="Arial" w:hAnsi="Arial" w:cs="Arial"/>
        </w:rPr>
        <w:t>) despite some variation observable within individual blocks (</w:t>
      </w:r>
      <w:r>
        <w:rPr>
          <w:rFonts w:ascii="Arial" w:hAnsi="Arial" w:cs="Arial"/>
          <w:b/>
        </w:rPr>
        <w:t>Fig. 2b</w:t>
      </w:r>
      <w:r>
        <w:rPr>
          <w:rFonts w:ascii="Arial" w:hAnsi="Arial" w:cs="Arial"/>
        </w:rPr>
        <w:t>).</w:t>
      </w:r>
    </w:p>
    <w:p w14:paraId="0998DF9B" w14:textId="77777777" w:rsidR="00617272" w:rsidRPr="00DD26DA" w:rsidRDefault="00617272" w:rsidP="00617272">
      <w:pPr>
        <w:rPr>
          <w:rFonts w:ascii="Arial" w:hAnsi="Arial" w:cs="Arial"/>
        </w:rPr>
      </w:pPr>
    </w:p>
    <w:p w14:paraId="48C70251" w14:textId="77777777" w:rsidR="00617272" w:rsidRDefault="00617272" w:rsidP="00617272">
      <w:pPr>
        <w:keepNext/>
      </w:pPr>
      <w:commentRangeStart w:id="18"/>
      <w:commentRangeStart w:id="19"/>
      <w:r>
        <w:rPr>
          <w:rFonts w:ascii="Arial" w:hAnsi="Arial" w:cs="Arial"/>
          <w:noProof/>
        </w:rPr>
        <w:lastRenderedPageBreak/>
        <w:drawing>
          <wp:inline distT="0" distB="0" distL="0" distR="0" wp14:anchorId="6F5F2503" wp14:editId="301BDF46">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commentRangeEnd w:id="18"/>
      <w:r>
        <w:rPr>
          <w:rStyle w:val="CommentReference"/>
        </w:rPr>
        <w:commentReference w:id="18"/>
      </w:r>
      <w:commentRangeEnd w:id="19"/>
      <w:r w:rsidR="005A0D84">
        <w:rPr>
          <w:rStyle w:val="CommentReference"/>
        </w:rPr>
        <w:commentReference w:id="19"/>
      </w:r>
    </w:p>
    <w:p w14:paraId="15B0C26F" w14:textId="77777777"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Pr>
          <w:b/>
          <w:noProof/>
        </w:rPr>
        <w:t>2</w:t>
      </w:r>
      <w:r w:rsidRPr="00FE4DDD">
        <w:rPr>
          <w:b/>
        </w:rPr>
        <w:fldChar w:fldCharType="end"/>
      </w:r>
      <w:r>
        <w:rPr>
          <w:b/>
        </w:rPr>
        <w:t xml:space="preserve">. Moving Average of RTs to target syllables, by ordinal position. Moving averages were calculated by taking the average of every three trials (each block contained ~18 occurrences of each syllable). </w:t>
      </w:r>
    </w:p>
    <w:p w14:paraId="09711093" w14:textId="2C702C64" w:rsidR="009A7DD9" w:rsidRDefault="009A7DD9" w:rsidP="00617272">
      <w:pPr>
        <w:jc w:val="both"/>
        <w:rPr>
          <w:rFonts w:ascii="Arial" w:hAnsi="Arial" w:cs="Arial"/>
          <w:color w:val="C00000"/>
        </w:rPr>
      </w:pPr>
      <w:r>
        <w:rPr>
          <w:rFonts w:ascii="Arial" w:hAnsi="Arial" w:cs="Arial"/>
          <w:noProof/>
          <w:color w:val="C00000"/>
        </w:rPr>
        <w:drawing>
          <wp:anchor distT="0" distB="0" distL="114300" distR="114300" simplePos="0" relativeHeight="251661312" behindDoc="1" locked="0" layoutInCell="1" allowOverlap="1" wp14:anchorId="0E40A718" wp14:editId="4950CDF6">
            <wp:simplePos x="0" y="0"/>
            <wp:positionH relativeFrom="column">
              <wp:posOffset>855345</wp:posOffset>
            </wp:positionH>
            <wp:positionV relativeFrom="paragraph">
              <wp:posOffset>0</wp:posOffset>
            </wp:positionV>
            <wp:extent cx="3796665" cy="2718435"/>
            <wp:effectExtent l="0" t="0" r="0" b="5715"/>
            <wp:wrapTight wrapText="bothSides">
              <wp:wrapPolygon edited="0">
                <wp:start x="0" y="0"/>
                <wp:lineTo x="0" y="21494"/>
                <wp:lineTo x="21459" y="21494"/>
                <wp:lineTo x="21459" y="0"/>
                <wp:lineTo x="0" y="0"/>
              </wp:wrapPolygon>
            </wp:wrapTight>
            <wp:docPr id="12" name="Picture 12" descr="logRT_block_tra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RT_block_traj"/>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6665" cy="2718435"/>
                    </a:xfrm>
                    <a:prstGeom prst="rect">
                      <a:avLst/>
                    </a:prstGeom>
                    <a:noFill/>
                  </pic:spPr>
                </pic:pic>
              </a:graphicData>
            </a:graphic>
            <wp14:sizeRelH relativeFrom="page">
              <wp14:pctWidth>0</wp14:pctWidth>
            </wp14:sizeRelH>
            <wp14:sizeRelV relativeFrom="page">
              <wp14:pctHeight>0</wp14:pctHeight>
            </wp14:sizeRelV>
          </wp:anchor>
        </w:drawing>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82473B6" w:rsidR="0010256B" w:rsidRDefault="00617272" w:rsidP="00617272">
      <w:pPr>
        <w:jc w:val="both"/>
        <w:rPr>
          <w:rFonts w:ascii="Arial" w:hAnsi="Arial" w:cs="Arial"/>
          <w:color w:val="C00000"/>
        </w:rPr>
      </w:pPr>
      <w:r w:rsidRPr="00B941AD">
        <w:rPr>
          <w:rFonts w:ascii="Arial" w:hAnsi="Arial" w:cs="Arial"/>
          <w:color w:val="C00000"/>
        </w:rPr>
        <w:t>Finally, we computed a measure of online statistical learning from the target detection task, borrowed from Siegelman and colleagues</w:t>
      </w:r>
      <w:r w:rsidR="0010256B">
        <w:rPr>
          <w:rFonts w:ascii="Arial" w:hAnsi="Arial" w:cs="Arial"/>
          <w:color w:val="C00000"/>
        </w:rPr>
        <w:t xml:space="preserve"> </w:t>
      </w:r>
      <w:r w:rsidRPr="00B941AD">
        <w:rPr>
          <w:rFonts w:ascii="Arial" w:hAnsi="Arial" w:cs="Arial"/>
          <w:color w:val="C00000"/>
        </w:rPr>
        <w:fldChar w:fldCharType="begin" w:fldLock="1"/>
      </w:r>
      <w:r w:rsidR="00A86799">
        <w:rPr>
          <w:rFonts w:ascii="Arial" w:hAnsi="Arial" w:cs="Arial"/>
          <w:color w:val="C00000"/>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B941AD">
        <w:rPr>
          <w:rFonts w:ascii="Arial" w:hAnsi="Arial" w:cs="Arial"/>
          <w:color w:val="C00000"/>
        </w:rPr>
        <w:fldChar w:fldCharType="separate"/>
      </w:r>
      <w:r w:rsidR="00A86799" w:rsidRPr="00A86799">
        <w:rPr>
          <w:rFonts w:ascii="Arial" w:hAnsi="Arial" w:cs="Arial"/>
          <w:noProof/>
          <w:color w:val="C00000"/>
        </w:rPr>
        <w:t>(Siegelman et al. 2018)</w:t>
      </w:r>
      <w:r w:rsidRPr="00B941AD">
        <w:rPr>
          <w:rFonts w:ascii="Arial" w:hAnsi="Arial" w:cs="Arial"/>
          <w:color w:val="C00000"/>
        </w:rPr>
        <w:fldChar w:fldCharType="end"/>
      </w:r>
      <w:r w:rsidRPr="00B941AD">
        <w:rPr>
          <w:rFonts w:ascii="Arial" w:hAnsi="Arial" w:cs="Arial"/>
          <w:color w:val="C00000"/>
        </w:rPr>
        <w:t xml:space="preserve"> </w:t>
      </w:r>
      <w:r w:rsidR="0010256B">
        <w:rPr>
          <w:rFonts w:ascii="Arial" w:hAnsi="Arial" w:cs="Arial"/>
          <w:color w:val="C00000"/>
        </w:rPr>
        <w:t>:</w:t>
      </w:r>
    </w:p>
    <w:p w14:paraId="3E34C533" w14:textId="3019AABA" w:rsidR="0010256B" w:rsidRPr="0010256B" w:rsidRDefault="0010256B" w:rsidP="0010256B">
      <w:pPr>
        <w:spacing w:line="240" w:lineRule="auto"/>
        <w:jc w:val="both"/>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10256B">
        <w:rPr>
          <w:rFonts w:ascii="Arial" w:hAnsi="Arial" w:cs="Arial"/>
        </w:rPr>
        <w:t>)</w:t>
      </w:r>
    </w:p>
    <w:p w14:paraId="7A449E23" w14:textId="455DE91D" w:rsidR="00617272" w:rsidRPr="00B941AD" w:rsidRDefault="00617272" w:rsidP="00617272">
      <w:pPr>
        <w:jc w:val="both"/>
        <w:rPr>
          <w:rFonts w:ascii="Arial" w:hAnsi="Arial" w:cs="Arial"/>
          <w:color w:val="C00000"/>
        </w:rPr>
      </w:pPr>
      <w:r w:rsidRPr="00B941AD">
        <w:rPr>
          <w:rFonts w:ascii="Arial" w:hAnsi="Arial" w:cs="Arial"/>
          <w:color w:val="C00000"/>
        </w:rPr>
        <w:t xml:space="preserve">This online measure of SL, when observed for each block, revealed rapid “learning”, as measured by differences in </w:t>
      </w:r>
      <w:commentRangeStart w:id="20"/>
      <w:r w:rsidRPr="00B941AD">
        <w:rPr>
          <w:rFonts w:ascii="Arial" w:hAnsi="Arial" w:cs="Arial"/>
          <w:color w:val="C00000"/>
        </w:rPr>
        <w:t xml:space="preserve">log RT to the three target positions, between blocks 1 and 2, </w:t>
      </w:r>
      <w:commentRangeEnd w:id="20"/>
      <w:r>
        <w:rPr>
          <w:rStyle w:val="CommentReference"/>
        </w:rPr>
        <w:commentReference w:id="20"/>
      </w:r>
      <w:r w:rsidRPr="00B941AD">
        <w:rPr>
          <w:rFonts w:ascii="Arial" w:hAnsi="Arial" w:cs="Arial"/>
          <w:color w:val="C00000"/>
        </w:rPr>
        <w:t xml:space="preserve">that remained stable albeit with some variability thereafter. </w:t>
      </w:r>
      <w:commentRangeStart w:id="21"/>
      <w:r w:rsidRPr="00B941AD">
        <w:rPr>
          <w:rFonts w:ascii="Arial" w:hAnsi="Arial" w:cs="Arial"/>
          <w:color w:val="C00000"/>
        </w:rPr>
        <w:t>A linear model fit to predict this online measure from factor block failed to reveal a main effect (</w:t>
      </w:r>
      <m:oMath>
        <m:sSup>
          <m:sSupPr>
            <m:ctrlPr>
              <w:rPr>
                <w:rFonts w:ascii="Cambria Math" w:hAnsi="Cambria Math" w:cs="Arial"/>
                <w:i/>
                <w:color w:val="C00000"/>
              </w:rPr>
            </m:ctrlPr>
          </m:sSupPr>
          <m:e>
            <m:r>
              <w:rPr>
                <w:rFonts w:ascii="Cambria Math" w:hAnsi="Cambria Math" w:cs="Arial"/>
                <w:color w:val="C00000"/>
              </w:rPr>
              <m:t>X</m:t>
            </m:r>
          </m:e>
          <m:sup>
            <m:r>
              <w:rPr>
                <w:rFonts w:ascii="Cambria Math" w:hAnsi="Cambria Math" w:cs="Arial"/>
                <w:color w:val="C00000"/>
              </w:rPr>
              <m:t>2</m:t>
            </m:r>
          </m:sup>
        </m:sSup>
        <m:d>
          <m:dPr>
            <m:ctrlPr>
              <w:rPr>
                <w:rFonts w:ascii="Cambria Math" w:hAnsi="Cambria Math" w:cs="Arial"/>
                <w:i/>
                <w:color w:val="C00000"/>
              </w:rPr>
            </m:ctrlPr>
          </m:dPr>
          <m:e>
            <m:r>
              <w:rPr>
                <w:rFonts w:ascii="Cambria Math" w:hAnsi="Cambria Math" w:cs="Arial"/>
                <w:color w:val="C00000"/>
              </w:rPr>
              <m:t>7,N=33</m:t>
            </m:r>
          </m:e>
        </m:d>
        <m:r>
          <w:rPr>
            <w:rFonts w:ascii="Cambria Math" w:hAnsi="Cambria Math" w:cs="Arial"/>
            <w:color w:val="C00000"/>
          </w:rPr>
          <m:t xml:space="preserve">=6.50, p=0.48, </m:t>
        </m:r>
        <m:r>
          <m:rPr>
            <m:nor/>
          </m:rPr>
          <w:rPr>
            <w:rFonts w:ascii="Arial" w:hAnsi="Arial" w:cs="Arial"/>
            <w:color w:val="C00000"/>
          </w:rPr>
          <m:t>Type II Wald Chisquare test</m:t>
        </m:r>
      </m:oMath>
      <w:r w:rsidRPr="00B941AD">
        <w:rPr>
          <w:rFonts w:ascii="Arial" w:hAnsi="Arial" w:cs="Arial"/>
          <w:color w:val="C00000"/>
        </w:rPr>
        <w:t xml:space="preserve">). </w:t>
      </w:r>
      <w:commentRangeEnd w:id="21"/>
      <w:r>
        <w:rPr>
          <w:rStyle w:val="CommentReference"/>
        </w:rPr>
        <w:commentReference w:id="21"/>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77777777" w:rsidR="00617272" w:rsidRPr="0044468D" w:rsidRDefault="00617272" w:rsidP="00617272">
      <w:pPr>
        <w:pStyle w:val="Caption"/>
        <w:jc w:val="both"/>
        <w:rPr>
          <w:rFonts w:ascii="Arial" w:hAnsi="Arial" w:cs="Arial"/>
          <w:b/>
        </w:rPr>
      </w:pPr>
      <w:r>
        <w:rPr>
          <w:rFonts w:ascii="Arial" w:hAnsi="Arial" w:cs="Arial"/>
          <w:noProof/>
        </w:rPr>
        <w:lastRenderedPageBreak/>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Pr>
          <w:b/>
          <w:noProof/>
        </w:rPr>
        <w:t>3</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77777777"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Pr="00DD26DA">
        <w:rPr>
          <w:rFonts w:ascii="Arial" w:hAnsi="Arial" w:cs="Arial"/>
          <w:b/>
        </w:rPr>
        <w:t>(Fig. 3a)</w:t>
      </w:r>
      <w:r>
        <w:rPr>
          <w:rFonts w:ascii="Arial" w:hAnsi="Arial" w:cs="Arial"/>
        </w:rPr>
        <w:t xml:space="preserve">. </w:t>
      </w:r>
      <w:r w:rsidRPr="00DD26DA">
        <w:rPr>
          <w:rFonts w:ascii="Arial" w:hAnsi="Arial" w:cs="Arial"/>
        </w:rPr>
        <w:t>71%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2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Pr="00294418">
        <w:rPr>
          <w:rFonts w:ascii="Arial" w:hAnsi="Arial" w:cs="Arial"/>
          <w:b/>
        </w:rPr>
        <w:t>Fig. 3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77777777" w:rsidR="00617272" w:rsidRPr="00B941AD" w:rsidRDefault="00617272" w:rsidP="00617272">
      <w:pPr>
        <w:rPr>
          <w:rFonts w:ascii="Arial" w:hAnsi="Arial" w:cs="Arial"/>
          <w:b/>
          <w:i/>
        </w:rPr>
      </w:pPr>
      <w:r w:rsidRPr="00DD26DA">
        <w:rPr>
          <w:rFonts w:ascii="Arial" w:hAnsi="Arial" w:cs="Arial"/>
          <w:b/>
          <w:i/>
        </w:rPr>
        <w:t>Online and Offline Measures Are Weakly Correlated</w: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3D56CFA5" w14:textId="77777777" w:rsidR="00617272" w:rsidRPr="00294418" w:rsidRDefault="00617272" w:rsidP="00617272">
      <w:pPr>
        <w:pStyle w:val="Caption"/>
        <w:rPr>
          <w:b/>
          <w:noProof/>
        </w:rPr>
      </w:pPr>
      <w:r>
        <w:rPr>
          <w:b/>
          <w:noProof/>
        </w:rPr>
        <w:t>Fig. 4</w:t>
      </w:r>
      <w:r w:rsidRPr="00294418">
        <w:rPr>
          <w:b/>
          <w:noProof/>
        </w:rPr>
        <w:t xml:space="preserve">. Pearson correlation of online and offline learning measures (median). </w:t>
      </w:r>
    </w:p>
    <w:p w14:paraId="4668B074" w14:textId="77777777" w:rsidR="00617272" w:rsidRDefault="00617272" w:rsidP="00617272">
      <w:pPr>
        <w:jc w:val="both"/>
        <w:rPr>
          <w:rFonts w:ascii="Arial" w:hAnsi="Arial" w:cs="Arial"/>
        </w:rPr>
      </w:pPr>
      <w:r w:rsidRPr="00D87448">
        <w:rPr>
          <w:rFonts w:ascii="Arial" w:hAnsi="Arial" w:cs="Arial"/>
        </w:rPr>
        <w:t>Finally, also asked whether the online and offline measures of statistical learning were</w:t>
      </w:r>
      <w:r>
        <w:rPr>
          <w:rFonts w:ascii="Arial" w:hAnsi="Arial" w:cs="Arial"/>
        </w:rPr>
        <w:t xml:space="preserve"> correlated,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22"/>
      <w:commentRangeStart w:id="23"/>
      <w:r>
        <w:rPr>
          <w:rFonts w:ascii="Arial" w:hAnsi="Arial" w:cs="Arial"/>
        </w:rPr>
        <w:t xml:space="preserve">(N = 32). </w:t>
      </w:r>
      <w:commentRangeEnd w:id="22"/>
      <w:r>
        <w:rPr>
          <w:rStyle w:val="CommentReference"/>
        </w:rPr>
        <w:commentReference w:id="22"/>
      </w:r>
      <w:commentRangeEnd w:id="23"/>
      <w:r>
        <w:rPr>
          <w:rStyle w:val="CommentReference"/>
        </w:rPr>
        <w:commentReference w:id="23"/>
      </w:r>
      <w:r>
        <w:rPr>
          <w:rFonts w:ascii="Arial" w:hAnsi="Arial" w:cs="Arial"/>
        </w:rPr>
        <w:t>For this analysis, we z-</w:t>
      </w:r>
      <w:r>
        <w:rPr>
          <w:rFonts w:ascii="Arial" w:hAnsi="Arial" w:cs="Arial"/>
        </w:rPr>
        <w:lastRenderedPageBreak/>
        <w:t>normalized RT values for the data set, computed median RTs for each participant and for each ordinal position, and computed the difference between the scaled median RTs for each position pairing and for each participant. (</w:t>
      </w:r>
      <m:oMath>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x</m:t>
            </m:r>
          </m:sub>
        </m:sSub>
        <m:r>
          <w:rPr>
            <w:rFonts w:ascii="Cambria Math" w:hAnsi="Cambria Math" w:cs="Arial"/>
          </w:rPr>
          <m:t>-</m:t>
        </m:r>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y</m:t>
            </m:r>
          </m:sub>
        </m:sSub>
        <m:r>
          <w:rPr>
            <w:rFonts w:ascii="Cambria Math" w:hAnsi="Cambria Math" w:cs="Arial"/>
          </w:rPr>
          <m:t xml:space="preserve"> | 1st-2nd, 2nd-3rd, 1st-3rd</m:t>
        </m:r>
      </m:oMath>
      <w:r>
        <w:rPr>
          <w:rFonts w:ascii="Arial" w:hAnsi="Arial" w:cs="Arial"/>
        </w:rPr>
        <w:t xml:space="preserve">). These values were correlated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Pr="005C0E39">
        <w:rPr>
          <w:rFonts w:ascii="Arial" w:hAnsi="Arial" w:cs="Arial"/>
          <w:b/>
        </w:rPr>
        <w:t>Fig. 4</w:t>
      </w:r>
      <w:r w:rsidRPr="005C0E39">
        <w:rPr>
          <w:rFonts w:ascii="Arial" w:hAnsi="Arial" w:cs="Arial"/>
        </w:rPr>
        <w:t>)</w:t>
      </w:r>
      <w:r>
        <w:rPr>
          <w:rFonts w:ascii="Arial" w:hAnsi="Arial" w:cs="Arial"/>
        </w:rPr>
        <w:t xml:space="preserve"> </w:t>
      </w:r>
    </w:p>
    <w:p w14:paraId="39461EDE" w14:textId="77777777" w:rsidR="00617272" w:rsidRDefault="00617272" w:rsidP="00617272">
      <w:pPr>
        <w:jc w:val="both"/>
        <w:rPr>
          <w:rFonts w:ascii="Arial" w:hAnsi="Arial" w:cs="Arial"/>
        </w:rPr>
      </w:pPr>
      <w:r>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521B047D" w14:textId="77777777" w:rsidR="00617272" w:rsidRPr="00EB1E37" w:rsidRDefault="00617272" w:rsidP="00617272">
      <w:pPr>
        <w:pStyle w:val="Caption"/>
        <w:rPr>
          <w:b/>
          <w:noProof/>
        </w:rPr>
      </w:pPr>
      <w:r w:rsidRPr="00EB1E37">
        <w:rPr>
          <w:b/>
          <w:noProof/>
        </w:rPr>
        <w:t xml:space="preserve">Fig. 5. </w:t>
      </w:r>
      <w:r>
        <w:rPr>
          <w:b/>
          <w:noProof/>
        </w:rPr>
        <w:t xml:space="preserve">Online SL measures as per two previous studies also failed to correlate with offline SL performance. </w:t>
      </w:r>
    </w:p>
    <w:p w14:paraId="71880114" w14:textId="12920A0D" w:rsidR="00617272" w:rsidRPr="00522E90" w:rsidRDefault="00617272" w:rsidP="00617272">
      <w:pPr>
        <w:jc w:val="both"/>
        <w:rPr>
          <w:rFonts w:ascii="Arial" w:hAnsi="Arial" w:cs="Arial"/>
        </w:rPr>
      </w:pPr>
      <w:commentRangeStart w:id="24"/>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Paller 2017 entails a simple subtraction of the median </w:t>
      </w:r>
      <w:r>
        <w:rPr>
          <w:rFonts w:ascii="Arial" w:hAnsi="Arial" w:cs="Arial"/>
        </w:rPr>
        <w:t xml:space="preserve">RT to position 3 from position 1. Thus, the RT score values are on the millisecond scale. (Fig. 5a) Siegelman et al. 2018 subtracted the mean of the log RTs to positions 2 and 3 from the mean log RT to position 1. (See Introduction; Fig. 5b) Neither of these methods revealed a significantly stronger correlation between the measures of SL (Pearson’s test). </w:t>
      </w:r>
      <w:commentRangeEnd w:id="24"/>
      <w:r>
        <w:rPr>
          <w:rStyle w:val="CommentReference"/>
        </w:rPr>
        <w:commentReference w:id="24"/>
      </w:r>
    </w:p>
    <w:p w14:paraId="099E5C06" w14:textId="77777777" w:rsidR="00617272" w:rsidRPr="00DD26DA" w:rsidRDefault="00617272" w:rsidP="00617272">
      <w:pPr>
        <w:pStyle w:val="Heading2"/>
        <w:rPr>
          <w:rFonts w:ascii="Arial" w:hAnsi="Arial" w:cs="Arial"/>
          <w:b/>
          <w:color w:val="auto"/>
        </w:rPr>
      </w:pPr>
      <w:bookmarkStart w:id="25" w:name="_Toc49355886"/>
      <w:r w:rsidRPr="00DD26DA">
        <w:rPr>
          <w:rFonts w:ascii="Arial" w:hAnsi="Arial" w:cs="Arial"/>
          <w:b/>
          <w:color w:val="auto"/>
        </w:rPr>
        <w:t>Discussion</w:t>
      </w:r>
      <w:bookmarkEnd w:id="25"/>
    </w:p>
    <w:p w14:paraId="1B3CFA1E" w14:textId="3B65B37F" w:rsidR="00617272" w:rsidRPr="00DD26DA" w:rsidRDefault="00617272" w:rsidP="00617272">
      <w:pPr>
        <w:jc w:val="both"/>
        <w:rPr>
          <w:rFonts w:ascii="Arial" w:hAnsi="Arial" w:cs="Arial"/>
        </w:rPr>
      </w:pPr>
      <w:r w:rsidRPr="00DD26DA">
        <w:rPr>
          <w:rFonts w:ascii="Arial" w:hAnsi="Arial" w:cs="Arial"/>
        </w:rPr>
        <w:t>Our study replicated two tasks that measure statistical learning in distinct ways. Our offline word recognition task revealed a well-established effect of statistical learning, which is the ability to explicitly discriminat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word test is more conservative than its sister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w:t>
      </w:r>
      <w:r w:rsidRPr="00DD26DA">
        <w:rPr>
          <w:rFonts w:ascii="Arial" w:hAnsi="Arial" w:cs="Arial"/>
        </w:rPr>
        <w:lastRenderedPageBreak/>
        <w:t xml:space="preserve">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t xml:space="preserve">However, it remains puzzling why these two measures of statistical </w:t>
      </w:r>
      <w:commentRangeStart w:id="26"/>
      <w:commentRangeStart w:id="27"/>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6"/>
      <w:r>
        <w:rPr>
          <w:rStyle w:val="CommentReference"/>
        </w:rPr>
        <w:commentReference w:id="26"/>
      </w:r>
      <w:commentRangeEnd w:id="27"/>
      <w:r>
        <w:rPr>
          <w:rStyle w:val="CommentReference"/>
        </w:rPr>
        <w:commentReference w:id="27"/>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8"/>
      <w:commentRangeStart w:id="29"/>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8"/>
      <w:r>
        <w:rPr>
          <w:rStyle w:val="CommentReference"/>
        </w:rPr>
        <w:commentReference w:id="28"/>
      </w:r>
      <w:commentRangeEnd w:id="29"/>
      <w:r>
        <w:rPr>
          <w:rStyle w:val="CommentReference"/>
        </w:rPr>
        <w:commentReference w:id="29"/>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77777777" w:rsidR="00617272" w:rsidRDefault="00617272" w:rsidP="00617272">
      <w:pPr>
        <w:jc w:val="both"/>
        <w:rPr>
          <w:rFonts w:ascii="Arial" w:hAnsi="Arial" w:cs="Arial"/>
        </w:rPr>
      </w:pPr>
      <w:r w:rsidRPr="00DD26DA">
        <w:rPr>
          <w:rFonts w:ascii="Arial" w:hAnsi="Arial" w:cs="Arial"/>
        </w:rPr>
        <w:t>We wished to investigate why graded response times in the online task failed to adequately predict offline pseudo</w:t>
      </w:r>
      <w:r>
        <w:rPr>
          <w:rFonts w:ascii="Arial" w:hAnsi="Arial" w:cs="Arial"/>
        </w:rPr>
        <w:t>-</w:t>
      </w:r>
      <w:r w:rsidRPr="00DD26DA">
        <w:rPr>
          <w:rFonts w:ascii="Arial" w:hAnsi="Arial" w:cs="Arial"/>
        </w:rPr>
        <w:t xml:space="preserve">word recognition. The syllables in the stream are each characterized by several features: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p>
    <w:p w14:paraId="0BBA51A6" w14:textId="77777777" w:rsidR="00617272" w:rsidRPr="00DD26DA" w:rsidRDefault="00617272" w:rsidP="00617272">
      <w:pPr>
        <w:jc w:val="both"/>
        <w:rPr>
          <w:rFonts w:ascii="Arial" w:hAnsi="Arial" w:cs="Arial"/>
        </w:rPr>
      </w:pPr>
      <w:commentRangeStart w:id="30"/>
      <w:r>
        <w:rPr>
          <w:rFonts w:ascii="Arial" w:hAnsi="Arial" w:cs="Arial"/>
        </w:rPr>
        <w:t xml:space="preserve">To do this, we first aimed to replicate our online target detection task findings. We ran a correlation analysis on the combined data set in order to explore what features of the stream were being captured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30"/>
      <w:r>
        <w:rPr>
          <w:rStyle w:val="CommentReference"/>
        </w:rPr>
        <w:commentReference w:id="30"/>
      </w:r>
    </w:p>
    <w:p w14:paraId="05DB1670" w14:textId="77777777" w:rsidR="00617272" w:rsidRPr="00DD26DA" w:rsidRDefault="00617272" w:rsidP="00617272">
      <w:pPr>
        <w:pStyle w:val="Heading1"/>
        <w:rPr>
          <w:rFonts w:ascii="Arial" w:hAnsi="Arial" w:cs="Arial"/>
          <w:b/>
          <w:color w:val="auto"/>
        </w:rPr>
      </w:pPr>
      <w:bookmarkStart w:id="31" w:name="_Toc49355887"/>
      <w:r w:rsidRPr="00DD26DA">
        <w:rPr>
          <w:rFonts w:ascii="Arial" w:hAnsi="Arial" w:cs="Arial"/>
          <w:b/>
          <w:color w:val="auto"/>
        </w:rPr>
        <w:t>Experiment 2</w:t>
      </w:r>
      <w:bookmarkEnd w:id="31"/>
    </w:p>
    <w:p w14:paraId="40F884F4" w14:textId="77777777" w:rsidR="00617272" w:rsidRDefault="00617272" w:rsidP="00617272">
      <w:pPr>
        <w:pStyle w:val="Heading2"/>
        <w:rPr>
          <w:rFonts w:ascii="Arial" w:hAnsi="Arial" w:cs="Arial"/>
          <w:b/>
          <w:color w:val="auto"/>
        </w:rPr>
      </w:pPr>
      <w:bookmarkStart w:id="32" w:name="_Toc49355888"/>
      <w:r w:rsidRPr="00DD26DA">
        <w:rPr>
          <w:rFonts w:ascii="Arial" w:hAnsi="Arial" w:cs="Arial"/>
          <w:b/>
          <w:color w:val="auto"/>
        </w:rPr>
        <w:t>Method</w:t>
      </w:r>
      <w:bookmarkEnd w:id="32"/>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6F9D579A" w14:textId="1153FFC8" w:rsidR="00161E04" w:rsidRDefault="00617272" w:rsidP="00F31496">
      <w:pPr>
        <w:jc w:val="both"/>
        <w:rPr>
          <w:rFonts w:ascii="Arial" w:hAnsi="Arial" w:cs="Arial"/>
        </w:rPr>
      </w:pPr>
      <w:r w:rsidRPr="00D35508">
        <w:rPr>
          <w:rFonts w:ascii="Arial" w:hAnsi="Arial" w:cs="Arial"/>
        </w:rPr>
        <w:lastRenderedPageBreak/>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ere ramped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4A0F0A1B" w14:textId="29978959" w:rsidR="00617272" w:rsidRDefault="00617272" w:rsidP="00617272">
      <w:pPr>
        <w:jc w:val="both"/>
        <w:rPr>
          <w:rFonts w:ascii="Arial" w:hAnsi="Arial" w:cs="Arial"/>
        </w:rPr>
      </w:pP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The same inclusion criteria were used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as excluded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a NTi Audio device</w:t>
      </w:r>
      <w:r>
        <w:rPr>
          <w:rFonts w:ascii="Arial" w:hAnsi="Arial" w:cs="Arial"/>
        </w:rPr>
        <w:t xml:space="preserve"> connected to an artificial ear. Volume levels were in the range reported for Experiment 1.</w:t>
      </w:r>
    </w:p>
    <w:p w14:paraId="12D72C98" w14:textId="77777777" w:rsidR="00617272" w:rsidRPr="00DD26DA" w:rsidRDefault="00617272" w:rsidP="00617272">
      <w:pPr>
        <w:spacing w:line="240" w:lineRule="auto"/>
        <w:jc w:val="both"/>
        <w:rPr>
          <w:rFonts w:ascii="Arial" w:hAnsi="Arial" w:cs="Arial"/>
        </w:rPr>
      </w:pPr>
      <w:r w:rsidRPr="00DD26DA">
        <w:rPr>
          <w:rFonts w:ascii="Arial" w:hAnsi="Arial" w:cs="Arial"/>
        </w:rPr>
        <w:t>The experiment was designed using Presentation® (Version 20.1 Build 12.04.17) and delivered on two versions of the software (</w:t>
      </w:r>
      <w:r w:rsidRPr="00E07317">
        <w:rPr>
          <w:rFonts w:ascii="Arial" w:hAnsi="Arial" w:cs="Arial"/>
          <w:color w:val="FF0000"/>
        </w:rPr>
        <w:t>Version 20.0 Build 07.26.17 and Version 21.1 Build 09.05.19</w:t>
      </w:r>
      <w:r w:rsidRPr="00DD26DA">
        <w:rPr>
          <w:rFonts w:ascii="Arial" w:hAnsi="Arial" w:cs="Arial"/>
        </w:rPr>
        <w:t xml:space="preserve">, Neurobehavioral Systems, Inc., Berkeley, CA, </w:t>
      </w:r>
      <w:hyperlink r:id="rId17" w:history="1">
        <w:r w:rsidRPr="00DD26DA">
          <w:rPr>
            <w:rStyle w:val="Hyperlink"/>
            <w:rFonts w:ascii="Arial" w:hAnsi="Arial" w:cs="Arial"/>
          </w:rPr>
          <w:t>www.neurobs.com</w:t>
        </w:r>
      </w:hyperlink>
      <w:r w:rsidRPr="00DD26DA">
        <w:rPr>
          <w:rFonts w:ascii="Arial" w:hAnsi="Arial" w:cs="Arial"/>
        </w:rPr>
        <w:t xml:space="preserve">). The experiment was conducted on a 64-bit Windows machine </w:t>
      </w:r>
      <w:r w:rsidRPr="00B941AD">
        <w:rPr>
          <w:rFonts w:ascii="Arial" w:hAnsi="Arial" w:cs="Arial"/>
          <w:color w:val="C00000"/>
        </w:rPr>
        <w:t>(Fujitsu Celsius M740B)</w:t>
      </w:r>
      <w:r>
        <w:rPr>
          <w:rFonts w:ascii="Arial" w:hAnsi="Arial" w:cs="Arial"/>
        </w:rPr>
        <w:t xml:space="preserve"> running 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t xml:space="preserve">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1 minut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ere counterbalanced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ded an additional non-SL task, which was completed after each exposure phase</w:t>
      </w:r>
      <w:r w:rsidRPr="00DD26DA">
        <w:rPr>
          <w:rFonts w:ascii="Arial" w:hAnsi="Arial" w:cs="Arial"/>
        </w:rPr>
        <w:t>. Results from this ta</w:t>
      </w:r>
      <w:r>
        <w:rPr>
          <w:rFonts w:ascii="Arial" w:hAnsi="Arial" w:cs="Arial"/>
        </w:rPr>
        <w:t xml:space="preserve">sk will not be discussed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77777777" w:rsidR="00617272" w:rsidRDefault="00617272" w:rsidP="00617272">
      <w:pPr>
        <w:jc w:val="both"/>
        <w:rPr>
          <w:rFonts w:ascii="Arial" w:hAnsi="Arial" w:cs="Arial"/>
        </w:rPr>
      </w:pPr>
      <w:r w:rsidRPr="00DD26DA">
        <w:rPr>
          <w:rFonts w:ascii="Arial" w:hAnsi="Arial" w:cs="Arial"/>
        </w:rPr>
        <w:t xml:space="preserve">All analyses were performed in RStudio (version 1.2.1335; RStudio Team 2018) using R version 3.6.1 (R Core Team 2019). Raw data from Presentation® was transformed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target detection task analyses,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 xml:space="preserve">This </w:t>
      </w:r>
      <w:r w:rsidR="00AA6D3C">
        <w:rPr>
          <w:rFonts w:ascii="Arial" w:hAnsi="Arial" w:cs="Arial"/>
        </w:rPr>
        <w:lastRenderedPageBreak/>
        <w:t>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3" w:name="_Toc49355889"/>
      <w:r w:rsidRPr="00DD26DA">
        <w:rPr>
          <w:rFonts w:ascii="Arial" w:hAnsi="Arial" w:cs="Arial"/>
          <w:b/>
          <w:color w:val="auto"/>
        </w:rPr>
        <w:t>Results</w:t>
      </w:r>
      <w:bookmarkEnd w:id="33"/>
    </w:p>
    <w:p w14:paraId="2FDF7629" w14:textId="5BAF6B99"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4"/>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bookmarkStart w:id="35" w:name="_GoBack"/>
      <w:bookmarkEnd w:id="35"/>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4"/>
      <w:r>
        <w:rPr>
          <w:rStyle w:val="CommentReference"/>
        </w:rPr>
        <w:commentReference w:id="34"/>
      </w:r>
      <w:r>
        <w:rPr>
          <w:rFonts w:ascii="Arial" w:eastAsiaTheme="minorEastAsia" w:hAnsi="Arial" w:cs="Arial"/>
        </w:rPr>
        <w:t xml:space="preserve"> We 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ould be predicted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547A9161" w14:textId="7777777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6"/>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r>
        <w:rPr>
          <w:rFonts w:ascii="Arial" w:eastAsiaTheme="minorEastAsia" w:hAnsi="Arial" w:cs="Arial"/>
        </w:rPr>
        <w:t xml:space="preserve">; </w:t>
      </w:r>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Pr>
          <w:rFonts w:ascii="Arial" w:hAnsi="Arial" w:cs="Arial"/>
          <w:b/>
        </w:rPr>
        <w:t xml:space="preserve">Fig. </w:t>
      </w:r>
      <w:r>
        <w:rPr>
          <w:rFonts w:ascii="Arial" w:hAnsi="Arial" w:cs="Arial"/>
          <w:b/>
        </w:rPr>
        <w:lastRenderedPageBreak/>
        <w:t>6a, T</w:t>
      </w:r>
      <w:r w:rsidRPr="00665C19">
        <w:rPr>
          <w:rFonts w:ascii="Arial" w:hAnsi="Arial" w:cs="Arial"/>
          <w:b/>
        </w:rPr>
        <w:t xml:space="preserve">able </w:t>
      </w:r>
      <w:r w:rsidRPr="00621461">
        <w:rPr>
          <w:rFonts w:ascii="Arial" w:hAnsi="Arial" w:cs="Arial"/>
          <w:b/>
          <w:color w:val="C00000"/>
        </w:rPr>
        <w:t>SX</w:t>
      </w:r>
      <w:r>
        <w:rPr>
          <w:rFonts w:ascii="Arial" w:hAnsi="Arial" w:cs="Arial"/>
        </w:rPr>
        <w:t>.).</w:t>
      </w:r>
      <w:commentRangeEnd w:id="36"/>
      <w:r>
        <w:rPr>
          <w:rStyle w:val="CommentReference"/>
        </w:rPr>
        <w:commentReference w:id="36"/>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7D280DE7" w14:textId="77777777" w:rsidR="00617272" w:rsidRPr="00FD3A6C" w:rsidRDefault="00617272" w:rsidP="00617272">
      <w:pPr>
        <w:pStyle w:val="Caption"/>
        <w:jc w:val="both"/>
        <w:rPr>
          <w:b/>
        </w:rPr>
      </w:pPr>
      <w:r w:rsidRPr="00FD3A6C">
        <w:rPr>
          <w:b/>
        </w:rPr>
        <w:t>Figure 6</w:t>
      </w:r>
      <w:r>
        <w:rPr>
          <w:b/>
        </w:rPr>
        <w:t>. Reaction time to target syllables modulated by ordinal position. A. RTs to targets in 2</w:t>
      </w:r>
      <w:r w:rsidRPr="00C96160">
        <w:rPr>
          <w:b/>
          <w:vertAlign w:val="superscript"/>
        </w:rPr>
        <w:t>nd</w:t>
      </w:r>
      <w:r>
        <w:rPr>
          <w:b/>
        </w:rPr>
        <w:t xml:space="preserve"> and 3</w:t>
      </w:r>
      <w:r w:rsidRPr="00C96160">
        <w:rPr>
          <w:b/>
          <w:vertAlign w:val="superscript"/>
        </w:rPr>
        <w:t>rd</w:t>
      </w:r>
      <w:r>
        <w:rPr>
          <w:b/>
        </w:rPr>
        <w:t xml:space="preserve"> ordinal positions were faster than RTs to 1</w:t>
      </w:r>
      <w:r w:rsidRPr="00C96160">
        <w:rPr>
          <w:b/>
          <w:vertAlign w:val="superscript"/>
        </w:rPr>
        <w:t>st</w:t>
      </w:r>
      <w:r>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participants who performed the random condition first, structured condition second. Legend: Colored lines connect overall median RTs to targets within the same pseudoword.</w:t>
      </w:r>
    </w:p>
    <w:p w14:paraId="04AA44B1" w14:textId="7777777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Pr="00665C19">
        <w:rPr>
          <w:rFonts w:ascii="Arial" w:hAnsi="Arial" w:cs="Arial"/>
          <w:b/>
        </w:rPr>
        <w:t>Table 2,</w:t>
      </w:r>
      <w:r>
        <w:rPr>
          <w:rFonts w:ascii="Arial" w:hAnsi="Arial" w:cs="Arial"/>
        </w:rPr>
        <w:t xml:space="preserve"> </w:t>
      </w:r>
      <w:r>
        <w:rPr>
          <w:rFonts w:ascii="Arial" w:hAnsi="Arial" w:cs="Arial"/>
          <w:b/>
        </w:rPr>
        <w:t>Fig. 6</w:t>
      </w:r>
      <w:r w:rsidRPr="00140785">
        <w:rPr>
          <w:rFonts w:ascii="Arial" w:hAnsi="Arial" w:cs="Arial"/>
          <w:b/>
        </w:rPr>
        <w:t>a</w:t>
      </w:r>
      <w:r w:rsidRPr="00140785">
        <w:rPr>
          <w:rFonts w:ascii="Arial" w:hAnsi="Arial" w:cs="Arial"/>
        </w:rPr>
        <w:t>) Given that there were no regularities in the random stream that could bias reaction times to certain tokens more than others,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655EF5FB" w14:textId="77777777" w:rsidR="00617272" w:rsidRDefault="00617272" w:rsidP="00617272">
      <w:pPr>
        <w:autoSpaceDE w:val="0"/>
        <w:autoSpaceDN w:val="0"/>
        <w:adjustRightInd w:val="0"/>
        <w:spacing w:after="0" w:line="240" w:lineRule="auto"/>
        <w:jc w:val="both"/>
        <w:rPr>
          <w:rFonts w:ascii="Arial" w:hAnsi="Arial" w:cs="Arial"/>
        </w:rPr>
      </w:pPr>
      <w:commentRangeStart w:id="37"/>
      <w:r>
        <w:rPr>
          <w:rFonts w:ascii="Arial" w:hAnsi="Arial" w:cs="Arial"/>
        </w:rPr>
        <w:t>In our second contrast, we evaluated the effect of condition for each level of ordinal position (i.e. how much condition affected reaction times to targets in each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Inf) = 4.54, p &lt; 0.0001</m:t>
        </m:r>
      </m:oMath>
      <w:r>
        <w:rPr>
          <w:rFonts w:ascii="Arial" w:eastAsiaTheme="minorEastAsia" w:hAnsi="Arial" w:cs="Arial"/>
        </w:rPr>
        <w:t>, d = 0.37</w:t>
      </w:r>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w:t>
      </w:r>
      <w:r>
        <w:rPr>
          <w:rFonts w:ascii="Arial" w:hAnsi="Arial" w:cs="Arial"/>
        </w:rPr>
        <w:lastRenderedPageBreak/>
        <w:t xml:space="preserve">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Pr>
          <w:rFonts w:ascii="Arial" w:hAnsi="Arial" w:cs="Arial"/>
          <w:b/>
        </w:rPr>
        <w:t>Fig. 6c-d, Fig. 7</w:t>
      </w:r>
      <w:r>
        <w:rPr>
          <w:rFonts w:ascii="Arial" w:hAnsi="Arial" w:cs="Arial"/>
        </w:rPr>
        <w:t xml:space="preserve">)  </w:t>
      </w:r>
      <w:commentRangeEnd w:id="37"/>
      <w:r>
        <w:rPr>
          <w:rStyle w:val="CommentReference"/>
        </w:rPr>
        <w:commentReference w:id="37"/>
      </w:r>
    </w:p>
    <w:p w14:paraId="070F7F38" w14:textId="77777777" w:rsidR="00617272" w:rsidRDefault="00617272" w:rsidP="00617272">
      <w:pPr>
        <w:autoSpaceDE w:val="0"/>
        <w:autoSpaceDN w:val="0"/>
        <w:adjustRightInd w:val="0"/>
        <w:spacing w:after="0" w:line="240" w:lineRule="auto"/>
        <w:jc w:val="both"/>
        <w:rPr>
          <w:rFonts w:ascii="Arial" w:hAnsi="Arial" w:cs="Arial"/>
        </w:rPr>
      </w:pPr>
      <w:r>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7890436F" w14:textId="77777777" w:rsidR="00617272" w:rsidRPr="00FD3A6C" w:rsidRDefault="00617272" w:rsidP="00617272">
      <w:pPr>
        <w:pStyle w:val="Caption"/>
        <w:jc w:val="both"/>
        <w:rPr>
          <w:b/>
        </w:rPr>
      </w:pPr>
      <w:r w:rsidRPr="00FD3A6C">
        <w:rPr>
          <w:b/>
        </w:rPr>
        <w:t>Fig. 7</w:t>
      </w:r>
      <w:r>
        <w:rPr>
          <w:b/>
        </w:rPr>
        <w:t xml:space="preserve">. Linear predictions from GLM modelling RT as a function of ordinal position and condition. RTs to targets in the second and third positions were significantly shortened in the structured condition compared with the random condition. RTs to targets in the first position were unchanged. </w:t>
      </w:r>
    </w:p>
    <w:p w14:paraId="5177ED16" w14:textId="77777777" w:rsidR="00617272" w:rsidRDefault="00617272" w:rsidP="00617272">
      <w:pPr>
        <w:autoSpaceDE w:val="0"/>
        <w:autoSpaceDN w:val="0"/>
        <w:adjustRightInd w:val="0"/>
        <w:spacing w:after="0" w:line="240" w:lineRule="auto"/>
        <w:jc w:val="both"/>
        <w:rPr>
          <w:rFonts w:ascii="Arial" w:hAnsi="Arial" w:cs="Arial"/>
        </w:rPr>
      </w:pPr>
    </w:p>
    <w:p w14:paraId="00CF5743" w14:textId="77777777" w:rsidR="00617272" w:rsidRDefault="00617272" w:rsidP="00617272">
      <w:pPr>
        <w:autoSpaceDE w:val="0"/>
        <w:autoSpaceDN w:val="0"/>
        <w:adjustRightInd w:val="0"/>
        <w:spacing w:after="0" w:line="240" w:lineRule="auto"/>
        <w:jc w:val="both"/>
        <w:rPr>
          <w:rFonts w:ascii="Arial" w:hAnsi="Arial" w:cs="Arial"/>
          <w:color w:val="C00000"/>
        </w:rPr>
      </w:pPr>
      <w:r>
        <w:rPr>
          <w:rFonts w:ascii="Arial" w:hAnsi="Arial" w:cs="Arial"/>
        </w:rPr>
        <w:t>We additionally tested a model that included condition order as a fixed effect, to determine whether the ther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8"/>
      <w:r>
        <w:rPr>
          <w:rFonts w:ascii="Arial" w:hAnsi="Arial" w:cs="Arial"/>
        </w:rPr>
        <w:t xml:space="preserve">However, we note that this null result may be due to lack of statistical power, and some confounding effect of viewing structured or random streams first may have occurred. </w:t>
      </w:r>
      <w:commentRangeEnd w:id="38"/>
      <w:r>
        <w:rPr>
          <w:rStyle w:val="CommentReference"/>
        </w:rPr>
        <w:commentReference w:id="38"/>
      </w:r>
    </w:p>
    <w:p w14:paraId="2D5358E4" w14:textId="77777777" w:rsidR="00617272" w:rsidRPr="00CE1407" w:rsidRDefault="00617272" w:rsidP="00617272">
      <w:pPr>
        <w:autoSpaceDE w:val="0"/>
        <w:autoSpaceDN w:val="0"/>
        <w:adjustRightInd w:val="0"/>
        <w:spacing w:after="0" w:line="240" w:lineRule="auto"/>
        <w:jc w:val="both"/>
        <w:rPr>
          <w:rFonts w:ascii="Arial" w:hAnsi="Arial" w:cs="Arial"/>
          <w:color w:val="C00000"/>
        </w:rPr>
      </w:pPr>
    </w:p>
    <w:p w14:paraId="7185FB77" w14:textId="77777777" w:rsidR="00617272" w:rsidRPr="0018389C" w:rsidRDefault="00617272" w:rsidP="00617272">
      <w:pPr>
        <w:pStyle w:val="Heading2"/>
        <w:jc w:val="both"/>
        <w:rPr>
          <w:rFonts w:ascii="Arial" w:hAnsi="Arial" w:cs="Arial"/>
          <w:b/>
          <w:color w:val="auto"/>
        </w:rPr>
      </w:pPr>
      <w:bookmarkStart w:id="39" w:name="_Toc49355890"/>
      <w:r w:rsidRPr="00DD26DA">
        <w:rPr>
          <w:rFonts w:ascii="Arial" w:hAnsi="Arial" w:cs="Arial"/>
          <w:b/>
          <w:color w:val="auto"/>
        </w:rPr>
        <w:t>Discussion</w:t>
      </w:r>
      <w:bookmarkEnd w:id="39"/>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1,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40" w:name="_Toc49355891"/>
      <w:r>
        <w:rPr>
          <w:rFonts w:ascii="Arial" w:hAnsi="Arial" w:cs="Arial"/>
          <w:b/>
          <w:color w:val="auto"/>
        </w:rPr>
        <w:t>Coding of Structural Features in Online Target Detection</w:t>
      </w:r>
      <w:bookmarkEnd w:id="40"/>
    </w:p>
    <w:p w14:paraId="6A96ADD8" w14:textId="77777777" w:rsidR="00617272" w:rsidRDefault="00617272" w:rsidP="00617272">
      <w:pPr>
        <w:jc w:val="both"/>
        <w:rPr>
          <w:rFonts w:ascii="Arial" w:hAnsi="Arial" w:cs="Arial"/>
        </w:rPr>
      </w:pPr>
      <w:r>
        <w:rPr>
          <w:rFonts w:ascii="Arial" w:hAnsi="Arial" w:cs="Arial"/>
        </w:rPr>
        <w:t>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could be encoded in reaction time data: transitional probability, ordinal position, word identity, and duplets. We predicted that a failure to track one or more of these features may explain why online RT scores fail to correlate with offline word recognition performance.</w:t>
      </w:r>
    </w:p>
    <w:p w14:paraId="31983978" w14:textId="7777777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1"/>
      <w:commentRangeStart w:id="42"/>
      <w:r>
        <w:rPr>
          <w:rFonts w:ascii="Arial" w:hAnsi="Arial" w:cs="Arial"/>
        </w:rPr>
        <w:t xml:space="preserve">For each participant, we computed a dissimilarity matrix (1- Pearson correlation) on RTs between each pair of syllables, thus generating a 12-x-12 matrix of correlation values for each participant. </w:t>
      </w:r>
      <w:commentRangeEnd w:id="41"/>
      <w:commentRangeEnd w:id="42"/>
      <w:r>
        <w:rPr>
          <w:rFonts w:ascii="Arial" w:hAnsi="Arial" w:cs="Arial"/>
        </w:rPr>
        <w:t xml:space="preserve">We then applied a Fisher’s z-transformation to each matrix to normalize dissimilarity values. </w:t>
      </w:r>
      <w:r>
        <w:rPr>
          <w:rStyle w:val="CommentReference"/>
        </w:rPr>
        <w:commentReference w:id="41"/>
      </w:r>
      <w:r>
        <w:rPr>
          <w:rStyle w:val="CommentReference"/>
        </w:rPr>
        <w:commentReference w:id="42"/>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as repeated 200 times with replacement, with the N for each test being </w:t>
      </w:r>
      <w:r>
        <w:rPr>
          <w:rFonts w:ascii="Arial" w:hAnsi="Arial" w:cs="Arial"/>
        </w:rPr>
        <w:lastRenderedPageBreak/>
        <w:t xml:space="preserve">equal to 4/5 times the length of the shortest of the two arrays being compared (as not all tests entailed the same number of comparisons). We then computed a Wilcoxon’s rank sum test on resulting two arrays. </w:t>
      </w:r>
    </w:p>
    <w:p w14:paraId="37E1900E" w14:textId="77777777" w:rsidR="00617272" w:rsidRDefault="00617272" w:rsidP="00617272">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63602C4B" w14:textId="77777777" w:rsidR="00617272" w:rsidRPr="00621461" w:rsidRDefault="00617272" w:rsidP="00617272">
      <w:pPr>
        <w:pStyle w:val="Caption"/>
        <w:jc w:val="both"/>
        <w:rPr>
          <w:b/>
        </w:rPr>
      </w:pPr>
      <w:r w:rsidRPr="00621461">
        <w:rPr>
          <w:b/>
          <w:noProof/>
        </w:rPr>
        <w:t>Fig. 8. Within versus across group similarity for four features of the stimulus stream.</w:t>
      </w:r>
    </w:p>
    <w:p w14:paraId="7B9036D3" w14:textId="77777777" w:rsidR="00617272" w:rsidRDefault="00617272" w:rsidP="00617272">
      <w:pPr>
        <w:jc w:val="both"/>
        <w:rPr>
          <w:rFonts w:ascii="Arial" w:hAnsi="Arial" w:cs="Arial"/>
        </w:rPr>
      </w:pPr>
      <w:r>
        <w:rPr>
          <w:rFonts w:ascii="Arial" w:hAnsi="Arial" w:cs="Arial"/>
        </w:rPr>
        <w:t>For the test of transitional probability, within values included the correlation between all pairs of word-initial syllables (TP = 0.33) versus the correlation between all pairs of word-medial and word-final syllables (TP = 1). Across values included pairs with crossed probabilities (e.g. TP = 1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value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For the test of ordinal position, within values included the correlation between all pairs of word-initial syllables (e.g. nu-ro), all pairs of word-medial syllables (e.g. ga-ki), and all pairs of word-final syllables (e.g. di-se). Across values included correlations between syllables within each word (e.g. nu-ga, ga-di, nu-di). Here we also observed a significant shift in means between th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value &lt; 0.0001, CI=[0.008, 0.015; estimates of difference in location 0.011</m:t>
        </m:r>
      </m:oMath>
      <w:r>
        <w:rPr>
          <w:rFonts w:ascii="Arial" w:hAnsi="Arial" w:cs="Arial"/>
        </w:rPr>
        <w:t>).</w:t>
      </w:r>
    </w:p>
    <w:p w14:paraId="669426F9" w14:textId="77777777" w:rsidR="00617272" w:rsidRDefault="00617272" w:rsidP="00617272">
      <w:pPr>
        <w:jc w:val="both"/>
        <w:rPr>
          <w:rFonts w:ascii="Arial" w:hAnsi="Arial" w:cs="Arial"/>
        </w:rPr>
      </w:pPr>
      <w:r>
        <w:rPr>
          <w:rFonts w:ascii="Arial" w:hAnsi="Arial" w:cs="Arial"/>
        </w:rPr>
        <w:t>For the test of word identity, within values included the correlation between syllables within each word (e.g. nu-ga, ga-di, nu-di). Across values included “phantom” word pairs where each item in the pair is drawn from two different words (e.g. nu-ki,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value = 0.4957, CI:[-0.0024, 0.0002]; estimates of difference in location:&lt;-.0001</m:t>
        </m:r>
      </m:oMath>
      <w:r>
        <w:rPr>
          <w:rFonts w:ascii="Arial" w:hAnsi="Arial" w:cs="Arial"/>
        </w:rPr>
        <w:t>). Finally, to test duplet identity, we compared values from all pairs of duplets within words (e.g. nu-ga, ga-di) versus pairs of word-initial and word-final syllables within words (e.g. nu-di). 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value = 0.006, CI:[0.001, 0.012]; estimates of difference in location: -0.006</m:t>
        </m:r>
      </m:oMath>
      <w:r>
        <w:rPr>
          <w:rFonts w:ascii="Arial" w:hAnsi="Arial" w:cs="Arial"/>
        </w:rPr>
        <w:t xml:space="preserve">). </w:t>
      </w:r>
    </w:p>
    <w:p w14:paraId="5CA81511" w14:textId="2F02346A" w:rsidR="00617272" w:rsidRPr="002F0367" w:rsidRDefault="00617272" w:rsidP="00617272">
      <w:pPr>
        <w:jc w:val="both"/>
        <w:rPr>
          <w:rFonts w:ascii="Arial" w:hAnsi="Arial" w:cs="Arial"/>
        </w:rPr>
      </w:pPr>
      <w:r>
        <w:rPr>
          <w:rFonts w:ascii="Arial" w:hAnsi="Arial" w:cs="Arial"/>
        </w:rPr>
        <w:lastRenderedPageBreak/>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Pr>
          <w:rFonts w:ascii="Arial" w:hAnsi="Arial" w:cs="Arial"/>
          <w:b/>
        </w:rPr>
        <w:t>Fig. 8</w:t>
      </w:r>
      <w:r>
        <w:rPr>
          <w:rFonts w:ascii="Arial" w:hAnsi="Arial" w:cs="Arial"/>
        </w:rPr>
        <w:t xml:space="preserve">) This result appears intuitive on the basis of the previous results above, however it provides support for the claim that individuals are sensitive to both ordinal position and transitional probability. In addition, we found evidence that duplet identity is also tracked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doesn’t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We thank R. Muralikrishnan for help with programming the experiment. We also thank Yue Sun for help with stimulus creation. Many thanks to Valeria Peviani, Martina Vilas, and Valerie Pu for helpful comments. This research was supported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t>References</w:t>
      </w:r>
      <w:bookmarkEnd w:id="46"/>
    </w:p>
    <w:p w14:paraId="7116C2C1" w14:textId="1F9D5FD3" w:rsidR="0085068F" w:rsidRPr="0085068F" w:rsidRDefault="00617272" w:rsidP="0085068F">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5068F" w:rsidRPr="0085068F">
        <w:rPr>
          <w:rFonts w:ascii="Arial" w:hAnsi="Arial" w:cs="Arial"/>
          <w:noProof/>
          <w:szCs w:val="24"/>
        </w:rPr>
        <w:t xml:space="preserve">Armstrong, Blair C., Ram Frost, and Morten H. Christiansen. 2017. “The Long Road of Statistical Learning Research: Past, Present and Future.” </w:t>
      </w:r>
      <w:r w:rsidR="0085068F" w:rsidRPr="0085068F">
        <w:rPr>
          <w:rFonts w:ascii="Arial" w:hAnsi="Arial" w:cs="Arial"/>
          <w:i/>
          <w:iCs/>
          <w:noProof/>
          <w:szCs w:val="24"/>
        </w:rPr>
        <w:t>Philosophical transactions of the Royal Society of London. Series B, Biological sciences</w:t>
      </w:r>
      <w:r w:rsidR="0085068F" w:rsidRPr="0085068F">
        <w:rPr>
          <w:rFonts w:ascii="Arial" w:hAnsi="Arial" w:cs="Arial"/>
          <w:noProof/>
          <w:szCs w:val="24"/>
        </w:rPr>
        <w:t xml:space="preserve"> 372(1711): 20160047. http://www.ncbi.nlm.nih.gov/pubmed/27872366 (December 17, 2018).</w:t>
      </w:r>
    </w:p>
    <w:p w14:paraId="113A487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2017. “Rapid Statistical Learning Supporting Word Extraction From Continuous Speech.” </w:t>
      </w:r>
      <w:r w:rsidRPr="0085068F">
        <w:rPr>
          <w:rFonts w:ascii="Arial" w:hAnsi="Arial" w:cs="Arial"/>
          <w:i/>
          <w:iCs/>
          <w:noProof/>
          <w:szCs w:val="24"/>
        </w:rPr>
        <w:t>Psychological Science</w:t>
      </w:r>
      <w:r w:rsidRPr="0085068F">
        <w:rPr>
          <w:rFonts w:ascii="Arial" w:hAnsi="Arial" w:cs="Arial"/>
          <w:noProof/>
          <w:szCs w:val="24"/>
        </w:rPr>
        <w:t>: 1–8. https://doi.org/10.1177/0956797617698226 (August 30, 2019).</w:t>
      </w:r>
    </w:p>
    <w:p w14:paraId="03FBF6A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and Ken A. Paller. 2017. “Online Neural Monitoring of Statistical Learning.” </w:t>
      </w:r>
      <w:r w:rsidRPr="0085068F">
        <w:rPr>
          <w:rFonts w:ascii="Arial" w:hAnsi="Arial" w:cs="Arial"/>
          <w:i/>
          <w:iCs/>
          <w:noProof/>
          <w:szCs w:val="24"/>
        </w:rPr>
        <w:t>Cortex</w:t>
      </w:r>
      <w:r w:rsidRPr="0085068F">
        <w:rPr>
          <w:rFonts w:ascii="Arial" w:hAnsi="Arial" w:cs="Arial"/>
          <w:noProof/>
          <w:szCs w:val="24"/>
        </w:rPr>
        <w:t xml:space="preserve"> 90: 31–45. https://www.sciencedirect.com/science/article/pii/S0010945217300540?via%3Dihub#fig1 (July 25, 2019).</w:t>
      </w:r>
    </w:p>
    <w:p w14:paraId="7431EEDB"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 2019. “Statistical Learning of Speech Regularities Can Occur Outside the Focus of Attention.” </w:t>
      </w:r>
      <w:r w:rsidRPr="0085068F">
        <w:rPr>
          <w:rFonts w:ascii="Arial" w:hAnsi="Arial" w:cs="Arial"/>
          <w:i/>
          <w:iCs/>
          <w:noProof/>
          <w:szCs w:val="24"/>
        </w:rPr>
        <w:t>Cortex</w:t>
      </w:r>
      <w:r w:rsidRPr="0085068F">
        <w:rPr>
          <w:rFonts w:ascii="Arial" w:hAnsi="Arial" w:cs="Arial"/>
          <w:noProof/>
          <w:szCs w:val="24"/>
        </w:rPr>
        <w:t xml:space="preserve"> 115: 56–71. www.sciencedirect.com (August 30, 2019).</w:t>
      </w:r>
    </w:p>
    <w:p w14:paraId="3AA53C5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Ken A. Paller, and Paul J. Reber. 2019. “Understanding the Neural Bases of Implicit and Statistical Learning.” </w:t>
      </w:r>
      <w:r w:rsidRPr="0085068F">
        <w:rPr>
          <w:rFonts w:ascii="Arial" w:hAnsi="Arial" w:cs="Arial"/>
          <w:i/>
          <w:iCs/>
          <w:noProof/>
          <w:szCs w:val="24"/>
        </w:rPr>
        <w:t>Topics in Cognitive Science</w:t>
      </w:r>
      <w:r w:rsidRPr="0085068F">
        <w:rPr>
          <w:rFonts w:ascii="Arial" w:hAnsi="Arial" w:cs="Arial"/>
          <w:noProof/>
          <w:szCs w:val="24"/>
        </w:rPr>
        <w:t>: 1–22. https://onlinelibrary.wiley.com/doi/abs/10.1111/tops.12420 (June 17, 2019).</w:t>
      </w:r>
    </w:p>
    <w:p w14:paraId="7009E93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Batterink, Laura J., Paul J. Reber, Helen J. Neville, and Ken A. Paller. 2015. “Implicit and Explicit Contributions to Statistical Learning.” </w:t>
      </w:r>
      <w:r w:rsidRPr="0085068F">
        <w:rPr>
          <w:rFonts w:ascii="Arial" w:hAnsi="Arial" w:cs="Arial"/>
          <w:i/>
          <w:iCs/>
          <w:noProof/>
          <w:szCs w:val="24"/>
        </w:rPr>
        <w:t>Journal of Memory and Language</w:t>
      </w:r>
      <w:r w:rsidRPr="0085068F">
        <w:rPr>
          <w:rFonts w:ascii="Arial" w:hAnsi="Arial" w:cs="Arial"/>
          <w:noProof/>
          <w:szCs w:val="24"/>
        </w:rPr>
        <w:t xml:space="preserve"> 83: 62–78. http://dx.doi.org/10.1016/j.jml.2015.04.004 (September 3, 2019).</w:t>
      </w:r>
    </w:p>
    <w:p w14:paraId="4745DC7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and Ken A. Paller. 2015. “Functional Differences between Statistical Learning with and without Explicit Training.” </w:t>
      </w:r>
      <w:r w:rsidRPr="0085068F">
        <w:rPr>
          <w:rFonts w:ascii="Arial" w:hAnsi="Arial" w:cs="Arial"/>
          <w:i/>
          <w:iCs/>
          <w:noProof/>
          <w:szCs w:val="24"/>
        </w:rPr>
        <w:t>Learning and Memory</w:t>
      </w:r>
      <w:r w:rsidRPr="0085068F">
        <w:rPr>
          <w:rFonts w:ascii="Arial" w:hAnsi="Arial" w:cs="Arial"/>
          <w:noProof/>
          <w:szCs w:val="24"/>
        </w:rPr>
        <w:t xml:space="preserve"> 22: 544–55. http://www.learnmem.org/cgi/doi/10.1101/lm.037986.114. (September 3, 2019).</w:t>
      </w:r>
    </w:p>
    <w:p w14:paraId="5E27C5A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ertels, Julie, Ana Franco, and Arnaud Destrebecqz. 2012. “How Implicit Is Visual Statistical Learning?” </w:t>
      </w:r>
      <w:r w:rsidRPr="0085068F">
        <w:rPr>
          <w:rFonts w:ascii="Arial" w:hAnsi="Arial" w:cs="Arial"/>
          <w:i/>
          <w:iCs/>
          <w:noProof/>
          <w:szCs w:val="24"/>
        </w:rPr>
        <w:t>Journal of Experimental Psychology: Learning, Memory, and Cognition</w:t>
      </w:r>
      <w:r w:rsidRPr="0085068F">
        <w:rPr>
          <w:rFonts w:ascii="Arial" w:hAnsi="Arial" w:cs="Arial"/>
          <w:noProof/>
          <w:szCs w:val="24"/>
        </w:rPr>
        <w:t xml:space="preserve"> 38(5): 1425–31. http://doi.apa.org/getdoi.cfm?doi=10.1037/a0027210 (September 10, 2019).</w:t>
      </w:r>
    </w:p>
    <w:p w14:paraId="36D589C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onatti, Luca L, Marcela Peña, Marina Nespor, and Jacques Mehler. 2005. “Linguistic Constraints on Statistical Computations The Role of Consonants and Vowels in Continuous Speech Processing.” </w:t>
      </w:r>
      <w:r w:rsidRPr="0085068F">
        <w:rPr>
          <w:rFonts w:ascii="Arial" w:hAnsi="Arial" w:cs="Arial"/>
          <w:i/>
          <w:iCs/>
          <w:noProof/>
          <w:szCs w:val="24"/>
        </w:rPr>
        <w:t>Psychological Science</w:t>
      </w:r>
      <w:r w:rsidRPr="0085068F">
        <w:rPr>
          <w:rFonts w:ascii="Arial" w:hAnsi="Arial" w:cs="Arial"/>
          <w:noProof/>
          <w:szCs w:val="24"/>
        </w:rPr>
        <w:t xml:space="preserve"> 16(6). https://journals.sagepub.com/doi/pdf/10.1111/j.0956-7976.2005.01556.x (July 10, 2019).</w:t>
      </w:r>
    </w:p>
    <w:p w14:paraId="391289E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Dehaene, Stanislas et al. 2015. “The Neural Representation of Sequences: From Transition Probabilities to Algebraic Patterns and Linguistic Trees.” </w:t>
      </w:r>
      <w:r w:rsidRPr="0085068F">
        <w:rPr>
          <w:rFonts w:ascii="Arial" w:hAnsi="Arial" w:cs="Arial"/>
          <w:i/>
          <w:iCs/>
          <w:noProof/>
          <w:szCs w:val="24"/>
        </w:rPr>
        <w:t>Neuron</w:t>
      </w:r>
      <w:r w:rsidRPr="0085068F">
        <w:rPr>
          <w:rFonts w:ascii="Arial" w:hAnsi="Arial" w:cs="Arial"/>
          <w:noProof/>
          <w:szCs w:val="24"/>
        </w:rPr>
        <w:t xml:space="preserve"> 88(1): 2–19. http://dx.doi.org/10.1016/j.neuron.2015.09.019 (September 26, 2018).</w:t>
      </w:r>
    </w:p>
    <w:p w14:paraId="1741462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Endress, Ansgar D, and Jacques Mehler. 2009. “The Surprising Power of Statistical Learning: When Fragment Knowledge Leads to False Memories of Unheard Words.” </w:t>
      </w:r>
      <w:r w:rsidRPr="0085068F">
        <w:rPr>
          <w:rFonts w:ascii="Arial" w:hAnsi="Arial" w:cs="Arial"/>
          <w:i/>
          <w:iCs/>
          <w:noProof/>
          <w:szCs w:val="24"/>
        </w:rPr>
        <w:t>Journal of Memory and Language</w:t>
      </w:r>
      <w:r w:rsidRPr="0085068F">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E2BFFFC"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et al. 2015. “Rapid Serial Auditory Presentation.” </w:t>
      </w:r>
      <w:r w:rsidRPr="0085068F">
        <w:rPr>
          <w:rFonts w:ascii="Arial" w:hAnsi="Arial" w:cs="Arial"/>
          <w:i/>
          <w:iCs/>
          <w:noProof/>
          <w:szCs w:val="24"/>
        </w:rPr>
        <w:t>Experimental Psychology</w:t>
      </w:r>
      <w:r w:rsidRPr="0085068F">
        <w:rPr>
          <w:rFonts w:ascii="Arial" w:hAnsi="Arial" w:cs="Arial"/>
          <w:noProof/>
          <w:szCs w:val="24"/>
        </w:rPr>
        <w:t xml:space="preserve"> 62(5): 346–51. https://econtent.hogrefe.com/doi/10.1027/1618-3169/a000295 (September 10, 2019).</w:t>
      </w:r>
    </w:p>
    <w:p w14:paraId="39082F8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Franco, Ana, Vinciane Gaillard, Axel Cleeremans, and Arnaud Destrebecqz. 2014. “Assessing Segmentation Processes by Click Detection: Online Measure of Statistical Learning, or Simple Interference?” https://link.springer.com/content/pdf/10.3758%2Fs13428-014-0548-x.pdf (February 13, 2019).</w:t>
      </w:r>
    </w:p>
    <w:p w14:paraId="0A1424B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ost, Ram, Blair C. Armstrong, Noam Siegelman, and Morten H. Christiansen. 2015. “Domain Generality versus Modality Specificity: The Paradox of Statistical Learning.” </w:t>
      </w:r>
      <w:r w:rsidRPr="0085068F">
        <w:rPr>
          <w:rFonts w:ascii="Arial" w:hAnsi="Arial" w:cs="Arial"/>
          <w:i/>
          <w:iCs/>
          <w:noProof/>
          <w:szCs w:val="24"/>
        </w:rPr>
        <w:t>Trends in Cognitive Sciences</w:t>
      </w:r>
      <w:r w:rsidRPr="0085068F">
        <w:rPr>
          <w:rFonts w:ascii="Arial" w:hAnsi="Arial" w:cs="Arial"/>
          <w:noProof/>
          <w:szCs w:val="24"/>
        </w:rPr>
        <w:t xml:space="preserve"> 19(3): 117–25. https://www.sciencedirect.com/science/article/pii/S1364661314002770 (December 17, 2018).</w:t>
      </w:r>
    </w:p>
    <w:p w14:paraId="41D2203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Gómez, David M, Ricardo A H Bion, and Jacques Mehler. 2010. “The Word Segmentation Process as Revealed by Click Detection.” </w:t>
      </w:r>
      <w:r w:rsidRPr="0085068F">
        <w:rPr>
          <w:rFonts w:ascii="Arial" w:hAnsi="Arial" w:cs="Arial"/>
          <w:i/>
          <w:iCs/>
          <w:noProof/>
          <w:szCs w:val="24"/>
        </w:rPr>
        <w:t>Language and Cognitive Processes</w:t>
      </w:r>
      <w:r w:rsidRPr="0085068F">
        <w:rPr>
          <w:rFonts w:ascii="Arial" w:hAnsi="Arial" w:cs="Arial"/>
          <w:noProof/>
          <w:szCs w:val="24"/>
        </w:rPr>
        <w:t xml:space="preserve"> 26(2): 212–23. https://www.tandfonline.com/action/journalInformation?journalCode=plcp21 (February 13, 2019).</w:t>
      </w:r>
    </w:p>
    <w:p w14:paraId="352A57E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et al. 2016. “Sampling over Nonuniform Distributions: A Neural Efficiency Account of the Primacy Effect in Statistical Learning.” </w:t>
      </w:r>
      <w:r w:rsidRPr="0085068F">
        <w:rPr>
          <w:rFonts w:ascii="Arial" w:hAnsi="Arial" w:cs="Arial"/>
          <w:i/>
          <w:iCs/>
          <w:noProof/>
          <w:szCs w:val="24"/>
        </w:rPr>
        <w:t>Journal of Cognitive Neuroscience</w:t>
      </w:r>
      <w:r w:rsidRPr="0085068F">
        <w:rPr>
          <w:rFonts w:ascii="Arial" w:hAnsi="Arial" w:cs="Arial"/>
          <w:noProof/>
          <w:szCs w:val="24"/>
        </w:rPr>
        <w:t xml:space="preserve"> 28(10): 1484–1500.</w:t>
      </w:r>
    </w:p>
    <w:p w14:paraId="347B6A8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Thomas A Farmer, Alex B Fine, and Florian Jaeger. 2014. “On-Line Measures of Prediction in a Self-Paced Statistical Learning Task.” </w:t>
      </w:r>
      <w:r w:rsidRPr="0085068F">
        <w:rPr>
          <w:rFonts w:ascii="Arial" w:hAnsi="Arial" w:cs="Arial"/>
          <w:i/>
          <w:iCs/>
          <w:noProof/>
          <w:szCs w:val="24"/>
        </w:rPr>
        <w:t>Proceedings of the Annual Meeting of the Cognitive Science Society</w:t>
      </w:r>
      <w:r w:rsidRPr="0085068F">
        <w:rPr>
          <w:rFonts w:ascii="Arial" w:hAnsi="Arial" w:cs="Arial"/>
          <w:noProof/>
          <w:szCs w:val="24"/>
        </w:rPr>
        <w:t xml:space="preserve"> 36(36): 726–30.</w:t>
      </w:r>
    </w:p>
    <w:p w14:paraId="7DB176B4"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Pelucchi, Bruna, Jessica F. Hay, and Jenny R. Saffran. 2009. “Learning in Reverse: Eight-Month-Old Infants Track Backward Transitional Probabilities.” </w:t>
      </w:r>
      <w:r w:rsidRPr="0085068F">
        <w:rPr>
          <w:rFonts w:ascii="Arial" w:hAnsi="Arial" w:cs="Arial"/>
          <w:i/>
          <w:iCs/>
          <w:noProof/>
          <w:szCs w:val="24"/>
        </w:rPr>
        <w:t>Cognition</w:t>
      </w:r>
      <w:r w:rsidRPr="0085068F">
        <w:rPr>
          <w:rFonts w:ascii="Arial" w:hAnsi="Arial" w:cs="Arial"/>
          <w:noProof/>
          <w:szCs w:val="24"/>
        </w:rPr>
        <w:t xml:space="preserve"> 113(2): 244–47. https://www.sciencedirect.com/science/article/pii/S0010027709001826 (February 10, 2019).</w:t>
      </w:r>
    </w:p>
    <w:p w14:paraId="1C23DF2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Richard N. Aslin, and Elissa L. Newport. 1996. “Statistical Learning by 8-Month-Old Infants.” </w:t>
      </w:r>
      <w:r w:rsidRPr="0085068F">
        <w:rPr>
          <w:rFonts w:ascii="Arial" w:hAnsi="Arial" w:cs="Arial"/>
          <w:i/>
          <w:iCs/>
          <w:noProof/>
          <w:szCs w:val="24"/>
        </w:rPr>
        <w:t>Science</w:t>
      </w:r>
      <w:r w:rsidRPr="0085068F">
        <w:rPr>
          <w:rFonts w:ascii="Arial" w:hAnsi="Arial" w:cs="Arial"/>
          <w:noProof/>
          <w:szCs w:val="24"/>
        </w:rPr>
        <w:t xml:space="preserve"> 274(December): 1926–28. http://www.ncbi.nlm.nih.gov/pubmed/918660 (September 24, 2018).</w:t>
      </w:r>
    </w:p>
    <w:p w14:paraId="273506D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Elissa L. Newport, and Richard N. Aslin. 1996. “Word Segmentation: The Role of Distributional Cues.” </w:t>
      </w:r>
      <w:r w:rsidRPr="0085068F">
        <w:rPr>
          <w:rFonts w:ascii="Arial" w:hAnsi="Arial" w:cs="Arial"/>
          <w:i/>
          <w:iCs/>
          <w:noProof/>
          <w:szCs w:val="24"/>
        </w:rPr>
        <w:t>Journal of Memory and Language</w:t>
      </w:r>
      <w:r w:rsidRPr="0085068F">
        <w:rPr>
          <w:rFonts w:ascii="Arial" w:hAnsi="Arial" w:cs="Arial"/>
          <w:noProof/>
          <w:szCs w:val="24"/>
        </w:rPr>
        <w:t xml:space="preserve"> 35(4): 606–21. https://www.sciencedirect.com/science/article/pii/S0749596X96900327?via%3Dihub (May 13, 2019).</w:t>
      </w:r>
    </w:p>
    <w:p w14:paraId="3853D22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chapiro, Anna C et al. 2013. “Neural Representations of Events Arise from Temporal Community Structure.” </w:t>
      </w:r>
      <w:r w:rsidRPr="0085068F">
        <w:rPr>
          <w:rFonts w:ascii="Arial" w:hAnsi="Arial" w:cs="Arial"/>
          <w:i/>
          <w:iCs/>
          <w:noProof/>
          <w:szCs w:val="24"/>
        </w:rPr>
        <w:t>Nature Neuroscience</w:t>
      </w:r>
      <w:r w:rsidRPr="0085068F">
        <w:rPr>
          <w:rFonts w:ascii="Arial" w:hAnsi="Arial" w:cs="Arial"/>
          <w:noProof/>
          <w:szCs w:val="24"/>
        </w:rPr>
        <w:t xml:space="preserve"> 16(4): 486–92. http://www.nature.com/articles/nn.3331 (February 15, 2019).</w:t>
      </w:r>
    </w:p>
    <w:p w14:paraId="02B2D60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and Ram Frost. 2017. “Measuring Individual Differences in Statistical Learning: Current Pitfalls and Possible Solutions.” </w:t>
      </w:r>
      <w:r w:rsidRPr="0085068F">
        <w:rPr>
          <w:rFonts w:ascii="Arial" w:hAnsi="Arial" w:cs="Arial"/>
          <w:i/>
          <w:iCs/>
          <w:noProof/>
          <w:szCs w:val="24"/>
        </w:rPr>
        <w:t>Behavior Research Methods</w:t>
      </w:r>
      <w:r w:rsidRPr="0085068F">
        <w:rPr>
          <w:rFonts w:ascii="Arial" w:hAnsi="Arial" w:cs="Arial"/>
          <w:noProof/>
          <w:szCs w:val="24"/>
        </w:rPr>
        <w:t xml:space="preserve"> 49(2): 418–32. http://link.springer.com/10.3758/s13428-016-0719-z (December 17, 2018).</w:t>
      </w:r>
    </w:p>
    <w:p w14:paraId="21CA721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85068F">
        <w:rPr>
          <w:rFonts w:ascii="Arial" w:hAnsi="Arial" w:cs="Arial"/>
          <w:i/>
          <w:iCs/>
          <w:noProof/>
          <w:szCs w:val="24"/>
        </w:rPr>
        <w:t>Cognitive Science</w:t>
      </w:r>
      <w:r w:rsidRPr="0085068F">
        <w:rPr>
          <w:rFonts w:ascii="Arial" w:hAnsi="Arial" w:cs="Arial"/>
          <w:noProof/>
          <w:szCs w:val="24"/>
        </w:rPr>
        <w:t xml:space="preserve"> 42: 692–727. http://doi.wiley.com/10.1111/cogs.12556 (December 17, 2018).</w:t>
      </w:r>
    </w:p>
    <w:p w14:paraId="6E86924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and Ram Frost. 2015. “Statistical Learning as an Individual Ability: Theoretical Perspectives and Empirical Evidence.” </w:t>
      </w:r>
      <w:r w:rsidRPr="0085068F">
        <w:rPr>
          <w:rFonts w:ascii="Arial" w:hAnsi="Arial" w:cs="Arial"/>
          <w:i/>
          <w:iCs/>
          <w:noProof/>
          <w:szCs w:val="24"/>
        </w:rPr>
        <w:t>Journal of Memory and Language</w:t>
      </w:r>
      <w:r w:rsidRPr="0085068F">
        <w:rPr>
          <w:rFonts w:ascii="Arial" w:hAnsi="Arial" w:cs="Arial"/>
          <w:noProof/>
          <w:szCs w:val="24"/>
        </w:rPr>
        <w:t xml:space="preserve"> 81: 105–20. https://www.sciencedirect.com/science/article/pii/S0749596X15000200?via%3Dihub (February 26, 2019).</w:t>
      </w:r>
    </w:p>
    <w:p w14:paraId="3BA67CB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Justin A. Jungé, and Brian J. Scholl. 2005. “The Automaticity of Visual Statistical Learning.” </w:t>
      </w:r>
      <w:r w:rsidRPr="0085068F">
        <w:rPr>
          <w:rFonts w:ascii="Arial" w:hAnsi="Arial" w:cs="Arial"/>
          <w:i/>
          <w:iCs/>
          <w:noProof/>
          <w:szCs w:val="24"/>
        </w:rPr>
        <w:t>Journal of Experimental Psychology: General</w:t>
      </w:r>
      <w:r w:rsidRPr="0085068F">
        <w:rPr>
          <w:rFonts w:ascii="Arial" w:hAnsi="Arial" w:cs="Arial"/>
          <w:noProof/>
          <w:szCs w:val="24"/>
        </w:rPr>
        <w:t xml:space="preserve"> 134(4): 552–64. http://doi.apa.org/getdoi.cfm?doi=10.1037/0096-3445.134.4.552 (February 26, 2019).</w:t>
      </w:r>
    </w:p>
    <w:p w14:paraId="7D0A767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85068F">
        <w:rPr>
          <w:rFonts w:ascii="Arial" w:hAnsi="Arial" w:cs="Arial"/>
          <w:i/>
          <w:iCs/>
          <w:noProof/>
          <w:szCs w:val="24"/>
        </w:rPr>
        <w:t>Journal of Cognitive Neuroscience</w:t>
      </w:r>
      <w:r w:rsidRPr="0085068F">
        <w:rPr>
          <w:rFonts w:ascii="Arial" w:hAnsi="Arial" w:cs="Arial"/>
          <w:noProof/>
          <w:szCs w:val="24"/>
        </w:rPr>
        <w:t xml:space="preserve"> 21(10): 1934–45. www.omniglot.com. (February 26, 2019).</w:t>
      </w:r>
    </w:p>
    <w:p w14:paraId="157020E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cia K Johnson, and Marvin M Chun. 2010. “Implicit Perceptual Anticipation Triggered by Statistical Learning.” </w:t>
      </w:r>
      <w:r w:rsidRPr="0085068F">
        <w:rPr>
          <w:rFonts w:ascii="Arial" w:hAnsi="Arial" w:cs="Arial"/>
          <w:i/>
          <w:iCs/>
          <w:noProof/>
          <w:szCs w:val="24"/>
        </w:rPr>
        <w:t>The Journal of Neuroscience</w:t>
      </w:r>
      <w:r w:rsidRPr="0085068F">
        <w:rPr>
          <w:rFonts w:ascii="Arial" w:hAnsi="Arial" w:cs="Arial"/>
          <w:noProof/>
          <w:szCs w:val="24"/>
        </w:rPr>
        <w:t xml:space="preserve"> 30(33): 11177–87. https://www.jneurosci.org/content/jneuro/30/33/11177.full.pdf (September 3, 2019).</w:t>
      </w:r>
    </w:p>
    <w:p w14:paraId="09AB1E0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rPr>
      </w:pPr>
      <w:r w:rsidRPr="0085068F">
        <w:rPr>
          <w:rFonts w:ascii="Arial" w:hAnsi="Arial" w:cs="Arial"/>
          <w:noProof/>
          <w:szCs w:val="24"/>
        </w:rPr>
        <w:t xml:space="preserve">Zacks, Jeffrey M, and Khena M Swallow. 2007. “Event Segmentation.” </w:t>
      </w:r>
      <w:r w:rsidRPr="0085068F">
        <w:rPr>
          <w:rFonts w:ascii="Arial" w:hAnsi="Arial" w:cs="Arial"/>
          <w:i/>
          <w:iCs/>
          <w:noProof/>
          <w:szCs w:val="24"/>
        </w:rPr>
        <w:t>Current Directions in Psychological Science</w:t>
      </w:r>
      <w:r w:rsidRPr="0085068F">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lastRenderedPageBreak/>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can be found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8C3478" w:rsidRPr="00441FFB" w:rsidRDefault="008C3478" w:rsidP="00617272">
                            <w:pPr>
                              <w:pStyle w:val="Caption"/>
                              <w:rPr>
                                <w:b/>
                              </w:rPr>
                            </w:pPr>
                            <w:r w:rsidRPr="00441FFB">
                              <w:rPr>
                                <w:b/>
                              </w:rPr>
                              <w:t>Fig. S1. Mean detection accuracy for each ordinal position, syllable and pseudoword.</w:t>
                            </w:r>
                          </w:p>
                          <w:p w14:paraId="2175002E" w14:textId="77777777" w:rsidR="008C3478" w:rsidRPr="00441FFB" w:rsidRDefault="008C3478"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58AAF0" id="_x0000_t202" coordsize="21600,21600" o:spt="202" path="m,l,21600r21600,l21600,xe">
                <v:stroke joinstyle="miter"/>
                <v:path gradientshapeok="t" o:connecttype="rect"/>
              </v:shapetype>
              <v:shape id="Text Box 3" o:spid="_x0000_s1026"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xS1LwIAAGA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" stroked="f">
                <v:textbox inset="0,0,0,0">
                  <w:txbxContent>
                    <w:p w14:paraId="7AD3912A" w14:textId="77777777" w:rsidR="008C3478" w:rsidRPr="00441FFB" w:rsidRDefault="008C3478" w:rsidP="00617272">
                      <w:pPr>
                        <w:pStyle w:val="Caption"/>
                        <w:rPr>
                          <w:b/>
                        </w:rPr>
                      </w:pPr>
                      <w:r w:rsidRPr="00441FFB">
                        <w:rPr>
                          <w:b/>
                        </w:rPr>
                        <w:t>Fig. S1. Mean detection accuracy for each ordinal position, syllable and pseudoword.</w:t>
                      </w:r>
                    </w:p>
                    <w:p w14:paraId="2175002E" w14:textId="77777777" w:rsidR="008C3478" w:rsidRPr="00441FFB" w:rsidRDefault="008C3478"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The hit rate was</w:t>
      </w:r>
      <w:r>
        <w:rPr>
          <w:rFonts w:ascii="Arial" w:hAnsi="Arial" w:cs="Arial"/>
        </w:rPr>
        <w:t xml:space="preserve"> </w:t>
      </w:r>
      <w:r w:rsidRPr="00DD26DA">
        <w:rPr>
          <w:rFonts w:ascii="Arial" w:hAnsi="Arial" w:cs="Arial"/>
        </w:rPr>
        <w:t>modulated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r>
        <w:rPr>
          <w:rFonts w:ascii="Arial" w:hAnsi="Arial" w:cs="Arial"/>
        </w:rPr>
        <w:t>Specifically, between words nugadi and rokis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and mipola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stimuli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gadi</w:t>
            </w:r>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kise</w:t>
            </w:r>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pola</w:t>
            </w:r>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betu</w:t>
            </w:r>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d</w:t>
            </w:r>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ga</w:t>
            </w:r>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ki</w:t>
            </w:r>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po</w:t>
            </w:r>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ro</w:t>
            </w:r>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lastRenderedPageBreak/>
              <w:t>tu</w:t>
            </w:r>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za</w:t>
            </w:r>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Table 1. Estimated marginal mean contrasts for reaction times to targets in each ordinal position. All contrasts reached statistical significance at the 5% alpha threshold. Contrasts were performed on model output from the generalized linear model described above.</w:t>
      </w:r>
    </w:p>
    <w:p w14:paraId="2AB2AF24" w14:textId="77777777"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In Experiment 2, accuracy was again modulated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 xml:space="preserve">[If we do the lm/anova on per-subject accuracy,] We found no difference in accuracy as a function of </w:t>
      </w:r>
      <w:r>
        <w:rPr>
          <w:rFonts w:ascii="Arial" w:hAnsi="Arial" w:cs="Arial"/>
          <w:color w:val="5B9BD5" w:themeColor="accent1"/>
        </w:rPr>
        <w:t>odinal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 xml:space="preserve">only contrasts for nugadi-zabetu and mipola-zabetu were significant, </m:t>
        </m:r>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anova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anova on per-subject accuracy,] W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df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w:t>
      </w:r>
      <w:r>
        <w:rPr>
          <w:rFonts w:ascii="Arial" w:hAnsi="Arial" w:cs="Arial"/>
          <w:color w:val="5B9BD5" w:themeColor="accent1"/>
        </w:rPr>
        <w:lastRenderedPageBreak/>
        <w:t xml:space="preserve">over both conditions, only a few contrasts reached significance: ga-di, po-be, se-be, ki-be (all p &lt; 0.05). This would suggest primarily, lower detectability for a particular syllable, </w:t>
      </w:r>
      <w:r w:rsidRPr="00621461">
        <w:rPr>
          <w:rFonts w:ascii="Arial" w:hAnsi="Arial" w:cs="Arial"/>
          <w:i/>
          <w:color w:val="5B9BD5" w:themeColor="accent1"/>
        </w:rPr>
        <w:t>be</w:t>
      </w:r>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Pos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Pos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 Struc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Akaik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Pos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w:t>
            </w:r>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Pos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truct:Pos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 Struc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Akaik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8C3478" w:rsidRDefault="008C3478" w:rsidP="00617272">
      <w:pPr>
        <w:pStyle w:val="CommentText"/>
      </w:pPr>
      <w:r>
        <w:rPr>
          <w:rStyle w:val="CommentReference"/>
        </w:rPr>
        <w:annotationRef/>
      </w:r>
      <w:r>
        <w:t>Maybe mention which criteria you used for the selection?</w:t>
      </w:r>
    </w:p>
    <w:p w14:paraId="400B924C" w14:textId="77777777" w:rsidR="008C3478" w:rsidRDefault="008C3478" w:rsidP="00617272">
      <w:pPr>
        <w:pStyle w:val="CommentText"/>
      </w:pPr>
      <w:r>
        <w:t>Whichever was clear and pronunciation was correct for IPA token.</w:t>
      </w:r>
    </w:p>
  </w:comment>
  <w:comment w:id="5" w:author="Lucia" w:date="2020-08-27T09:19:00Z" w:initials="LM">
    <w:p w14:paraId="4FCE01F2" w14:textId="77777777" w:rsidR="008C3478" w:rsidRDefault="008C3478"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8C3478" w:rsidRDefault="008C3478"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8C3478" w:rsidRDefault="008C3478"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8C3478" w:rsidRDefault="008C3478" w:rsidP="00617272">
      <w:pPr>
        <w:pStyle w:val="CommentText"/>
      </w:pPr>
      <w:r>
        <w:rPr>
          <w:rStyle w:val="CommentReference"/>
        </w:rPr>
        <w:annotationRef/>
      </w:r>
      <w:r>
        <w:t>Per subject and stream?</w:t>
      </w:r>
    </w:p>
    <w:p w14:paraId="03820F8A" w14:textId="77777777" w:rsidR="008C3478" w:rsidRDefault="008C3478" w:rsidP="00617272">
      <w:pPr>
        <w:pStyle w:val="CommentText"/>
      </w:pPr>
    </w:p>
  </w:comment>
  <w:comment w:id="10" w:author="Lucia" w:date="2020-08-27T09:31:00Z" w:initials="LM">
    <w:p w14:paraId="2F9ACC71" w14:textId="77777777" w:rsidR="008C3478" w:rsidRDefault="008C3478" w:rsidP="00617272">
      <w:pPr>
        <w:pStyle w:val="CommentText"/>
      </w:pPr>
      <w:r>
        <w:rPr>
          <w:rStyle w:val="CommentReference"/>
        </w:rPr>
        <w:annotationRef/>
      </w:r>
      <w:r>
        <w:t>A 0 RT?</w:t>
      </w:r>
    </w:p>
    <w:p w14:paraId="60A1E470" w14:textId="77777777" w:rsidR="008C3478" w:rsidRDefault="008C3478" w:rsidP="00617272">
      <w:pPr>
        <w:pStyle w:val="CommentText"/>
      </w:pPr>
      <w:r>
        <w:t>That seems impossible</w:t>
      </w:r>
    </w:p>
  </w:comment>
  <w:comment w:id="11" w:author="Ava" w:date="2020-09-04T16:50:00Z" w:initials="AK">
    <w:p w14:paraId="2E7D7468" w14:textId="6994735F" w:rsidR="00E8563A" w:rsidRDefault="00E8563A">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8C3478" w:rsidRDefault="008C3478" w:rsidP="00617272">
      <w:pPr>
        <w:pStyle w:val="CommentText"/>
      </w:pPr>
      <w:r>
        <w:rPr>
          <w:rStyle w:val="CommentReference"/>
        </w:rPr>
        <w:annotationRef/>
      </w:r>
      <w:r>
        <w:t>Shoudnt we mention sth on accuracy, i.e., how many misses there were?</w:t>
      </w:r>
    </w:p>
    <w:p w14:paraId="5F631C8B" w14:textId="77777777" w:rsidR="008C3478" w:rsidRDefault="008C3478"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8C3478" w:rsidRDefault="008C3478"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8C3478" w:rsidRDefault="008C3478"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8C3478" w:rsidRDefault="008C3478" w:rsidP="00617272">
      <w:pPr>
        <w:pStyle w:val="CommentText"/>
      </w:pPr>
    </w:p>
  </w:comment>
  <w:comment w:id="15" w:author="Lucia" w:date="2020-08-27T09:38:00Z" w:initials="LM">
    <w:p w14:paraId="4EC15DF0" w14:textId="77777777" w:rsidR="008C3478" w:rsidRDefault="008C3478" w:rsidP="00617272">
      <w:pPr>
        <w:pStyle w:val="CommentText"/>
      </w:pPr>
      <w:r>
        <w:rPr>
          <w:rStyle w:val="CommentReference"/>
        </w:rPr>
        <w:annotationRef/>
      </w:r>
      <w:r>
        <w:t>We need to work on the figures.</w:t>
      </w:r>
    </w:p>
    <w:p w14:paraId="6B3DAB7C" w14:textId="77777777" w:rsidR="008C3478" w:rsidRDefault="008C3478" w:rsidP="00617272">
      <w:pPr>
        <w:pStyle w:val="CommentText"/>
      </w:pPr>
    </w:p>
    <w:p w14:paraId="37E89D8C" w14:textId="77777777" w:rsidR="008C3478" w:rsidRDefault="008C3478" w:rsidP="00617272">
      <w:pPr>
        <w:pStyle w:val="CommentText"/>
      </w:pPr>
      <w:r>
        <w:t>Presumably in A you want to show the average across runs as this is what is reported on the stats including the SD.</w:t>
      </w:r>
    </w:p>
    <w:p w14:paraId="71F0D41B" w14:textId="77777777" w:rsidR="008C3478" w:rsidRDefault="008C3478" w:rsidP="00617272">
      <w:pPr>
        <w:pStyle w:val="CommentText"/>
      </w:pPr>
      <w:r>
        <w:t>B is vert nice plot as it shows the full dataset.</w:t>
      </w:r>
    </w:p>
    <w:p w14:paraId="3F05FE41" w14:textId="77777777" w:rsidR="008C3478" w:rsidRDefault="008C3478" w:rsidP="00617272">
      <w:pPr>
        <w:pStyle w:val="CommentText"/>
      </w:pPr>
    </w:p>
    <w:p w14:paraId="63F7D38F" w14:textId="77777777" w:rsidR="008C3478" w:rsidRDefault="008C3478"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445F5B" w:rsidRDefault="00445F5B" w:rsidP="00445F5B">
      <w:pPr>
        <w:pStyle w:val="CommentText"/>
      </w:pPr>
      <w:r>
        <w:rPr>
          <w:rStyle w:val="CommentReference"/>
        </w:rPr>
        <w:annotationRef/>
      </w:r>
      <w:r>
        <w:t>To compute ACC you must have determined a time window for each stimuli such that if there was a button press = hit, no button press – miss. This information is not present in the method. Lets add it.</w:t>
      </w:r>
    </w:p>
    <w:p w14:paraId="49FE04C2" w14:textId="77777777" w:rsidR="00445F5B" w:rsidRDefault="00445F5B" w:rsidP="00445F5B">
      <w:pPr>
        <w:pStyle w:val="CommentText"/>
      </w:pPr>
    </w:p>
    <w:p w14:paraId="31095441" w14:textId="77777777" w:rsidR="00445F5B" w:rsidRDefault="00445F5B" w:rsidP="00445F5B">
      <w:pPr>
        <w:pStyle w:val="CommentText"/>
      </w:pPr>
      <w:r>
        <w:t>Also, as this analysis is critical for the interpretation of the RT data, I think we should present it first.</w:t>
      </w:r>
    </w:p>
    <w:p w14:paraId="4DF209EB" w14:textId="77777777" w:rsidR="00445F5B" w:rsidRDefault="00445F5B" w:rsidP="00445F5B">
      <w:pPr>
        <w:pStyle w:val="CommentText"/>
      </w:pPr>
    </w:p>
    <w:p w14:paraId="59736113" w14:textId="77777777" w:rsidR="00445F5B" w:rsidRDefault="00445F5B" w:rsidP="00445F5B">
      <w:pPr>
        <w:pStyle w:val="CommentText"/>
      </w:pPr>
      <w:r>
        <w:t>Focusing on a GLM with ordinal position and run.</w:t>
      </w:r>
    </w:p>
    <w:p w14:paraId="3A5FF48A" w14:textId="77777777" w:rsidR="00445F5B" w:rsidRDefault="00445F5B" w:rsidP="00445F5B">
      <w:pPr>
        <w:pStyle w:val="CommentText"/>
      </w:pPr>
      <w:r>
        <w:t>The best outcome is to say there is no difference. Thus, the RT are interpretable.</w:t>
      </w:r>
    </w:p>
    <w:p w14:paraId="0E35156C" w14:textId="77777777" w:rsidR="00445F5B" w:rsidRDefault="00445F5B" w:rsidP="00445F5B">
      <w:pPr>
        <w:pStyle w:val="CommentText"/>
      </w:pPr>
      <w:r>
        <w:t xml:space="preserve">And in the RT section, also present the GLM controlling for ACC, to increase confidence in the result. </w:t>
      </w:r>
    </w:p>
  </w:comment>
  <w:comment w:id="17" w:author="Lucia" w:date="2020-08-27T09:48:00Z" w:initials="LM">
    <w:p w14:paraId="357C0DE2" w14:textId="77777777" w:rsidR="008C3478" w:rsidRDefault="008C3478" w:rsidP="00617272">
      <w:pPr>
        <w:pStyle w:val="CommentText"/>
      </w:pPr>
      <w:r>
        <w:rPr>
          <w:rStyle w:val="CommentReference"/>
        </w:rPr>
        <w:annotationRef/>
      </w:r>
    </w:p>
    <w:p w14:paraId="732D7762" w14:textId="77777777" w:rsidR="008C3478" w:rsidRDefault="008C3478" w:rsidP="00617272">
      <w:pPr>
        <w:pStyle w:val="CommentText"/>
      </w:pPr>
      <w:r>
        <w:t xml:space="preserve">Here you may say that to more explicitly investitage the known fast dynamics of learning you focus on the first 2 blocks. </w:t>
      </w:r>
    </w:p>
    <w:p w14:paraId="3249D41A" w14:textId="77777777" w:rsidR="008C3478" w:rsidRDefault="008C3478" w:rsidP="00617272">
      <w:pPr>
        <w:pStyle w:val="CommentText"/>
      </w:pPr>
    </w:p>
    <w:p w14:paraId="555AB9B1" w14:textId="77777777" w:rsidR="008C3478" w:rsidRDefault="008C3478" w:rsidP="00617272">
      <w:pPr>
        <w:pStyle w:val="CommentText"/>
      </w:pPr>
      <w:r>
        <w:t>This will allow you to back up statistically eg. Focusing on the first block and showing that there was a difference or sth like that.</w:t>
      </w:r>
    </w:p>
  </w:comment>
  <w:comment w:id="18" w:author="Lucia" w:date="2020-08-27T09:51:00Z" w:initials="LM">
    <w:p w14:paraId="1492A9C0" w14:textId="77777777" w:rsidR="008C3478" w:rsidRDefault="008C3478"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8C3478" w:rsidRDefault="008C3478" w:rsidP="00617272">
      <w:pPr>
        <w:pStyle w:val="CommentText"/>
      </w:pPr>
      <w:r>
        <w:t>Another nice plot/analysis would be to show the information per word as opposed to per block to demonstrate that the effect was present for all word.</w:t>
      </w:r>
    </w:p>
    <w:p w14:paraId="2486FA13" w14:textId="77777777" w:rsidR="008C3478" w:rsidRDefault="008C3478" w:rsidP="00617272">
      <w:pPr>
        <w:pStyle w:val="CommentText"/>
      </w:pPr>
    </w:p>
  </w:comment>
  <w:comment w:id="19" w:author="Ava" w:date="2020-09-02T18:15:00Z" w:initials="AK">
    <w:p w14:paraId="32B8DD67" w14:textId="3314F7C0" w:rsidR="008C3478" w:rsidRDefault="008C3478">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20" w:author="Lucia" w:date="2020-08-27T09:57:00Z" w:initials="LM">
    <w:p w14:paraId="69346D10" w14:textId="77777777" w:rsidR="008C3478" w:rsidRDefault="008C3478" w:rsidP="00617272">
      <w:pPr>
        <w:pStyle w:val="CommentText"/>
      </w:pPr>
      <w:r>
        <w:rPr>
          <w:rStyle w:val="CommentReference"/>
        </w:rPr>
        <w:annotationRef/>
      </w:r>
      <w:r>
        <w:t>Here we need a direct ttest or sth like that .</w:t>
      </w:r>
    </w:p>
  </w:comment>
  <w:comment w:id="21" w:author="Lucia" w:date="2020-08-27T09:58:00Z" w:initials="LM">
    <w:p w14:paraId="1B48E791" w14:textId="77777777" w:rsidR="008C3478" w:rsidRDefault="008C3478" w:rsidP="00617272">
      <w:pPr>
        <w:pStyle w:val="CommentText"/>
      </w:pPr>
      <w:r>
        <w:rPr>
          <w:rStyle w:val="CommentReference"/>
        </w:rPr>
        <w:annotationRef/>
      </w:r>
      <w:r>
        <w:t>Maybe worth reporting this in 2 steps</w:t>
      </w:r>
    </w:p>
    <w:p w14:paraId="56E8569A" w14:textId="77777777" w:rsidR="008C3478" w:rsidRDefault="008C3478" w:rsidP="00617272">
      <w:pPr>
        <w:pStyle w:val="CommentText"/>
        <w:numPr>
          <w:ilvl w:val="0"/>
          <w:numId w:val="6"/>
        </w:numPr>
      </w:pPr>
      <w:r>
        <w:t>Difference between block 1 and block 2</w:t>
      </w:r>
    </w:p>
    <w:p w14:paraId="2A4F433D" w14:textId="77777777" w:rsidR="008C3478" w:rsidRDefault="008C3478" w:rsidP="00617272">
      <w:pPr>
        <w:pStyle w:val="CommentText"/>
        <w:numPr>
          <w:ilvl w:val="0"/>
          <w:numId w:val="6"/>
        </w:numPr>
      </w:pPr>
      <w:r>
        <w:t xml:space="preserve"> GLM on block 2-last to show that the is no variations</w:t>
      </w:r>
    </w:p>
    <w:p w14:paraId="3DD34736" w14:textId="77777777" w:rsidR="008C3478" w:rsidRDefault="008C3478" w:rsidP="00617272">
      <w:pPr>
        <w:pStyle w:val="CommentText"/>
      </w:pPr>
    </w:p>
    <w:p w14:paraId="6D5FCA77" w14:textId="77777777" w:rsidR="008C3478" w:rsidRDefault="008C3478" w:rsidP="00617272">
      <w:pPr>
        <w:pStyle w:val="CommentText"/>
      </w:pPr>
    </w:p>
    <w:p w14:paraId="0EE72DFF" w14:textId="77777777" w:rsidR="008C3478" w:rsidRDefault="008C3478" w:rsidP="00617272">
      <w:pPr>
        <w:pStyle w:val="CommentText"/>
      </w:pPr>
      <w:r>
        <w:t>Can we also not quantified it as compared to a shuffle distribution eg. 2 – mean(1,3) AND 3 -mean(2,3)? Then we could say whether or not there is a difference for the block 1, per se if we don’t observe a difference against the other</w:t>
      </w:r>
    </w:p>
  </w:comment>
  <w:comment w:id="22" w:author="Lucia" w:date="2020-08-27T10:05:00Z" w:initials="LM">
    <w:p w14:paraId="55DC3F5D" w14:textId="77777777" w:rsidR="008C3478" w:rsidRDefault="008C3478" w:rsidP="00617272">
      <w:pPr>
        <w:pStyle w:val="CommentText"/>
      </w:pPr>
      <w:r>
        <w:rPr>
          <w:rStyle w:val="CommentReference"/>
        </w:rPr>
        <w:annotationRef/>
      </w:r>
      <w:r>
        <w:t>In the method it said 33….</w:t>
      </w:r>
    </w:p>
  </w:comment>
  <w:comment w:id="23" w:author="Ava" w:date="2020-09-01T16:02:00Z" w:initials="AK">
    <w:p w14:paraId="7D77C7AB" w14:textId="77777777" w:rsidR="008C3478" w:rsidRDefault="008C3478"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4" w:author="Lucia" w:date="2020-08-27T10:07:00Z" w:initials="LM">
    <w:p w14:paraId="7733F91B" w14:textId="77777777" w:rsidR="008C3478" w:rsidRDefault="008C3478" w:rsidP="00617272">
      <w:pPr>
        <w:pStyle w:val="CommentText"/>
      </w:pPr>
      <w:r>
        <w:rPr>
          <w:rStyle w:val="CommentReference"/>
        </w:rPr>
        <w:annotationRef/>
      </w:r>
      <w:r>
        <w:t>I think you should report this first (add the stats in the text) and mention why you are powered to find the differences reported in Batternik and Siegeleman. Then report the pairwise correlation to demonstrate that even then the effect does not appear.</w:t>
      </w:r>
    </w:p>
  </w:comment>
  <w:comment w:id="26" w:author="Lucia" w:date="2020-08-27T10:13:00Z" w:initials="LM">
    <w:p w14:paraId="1FE8891B" w14:textId="77777777" w:rsidR="008C3478" w:rsidRDefault="008C3478" w:rsidP="00617272">
      <w:pPr>
        <w:pStyle w:val="CommentText"/>
      </w:pPr>
      <w:r>
        <w:rPr>
          <w:rStyle w:val="CommentReference"/>
        </w:rPr>
        <w:annotationRef/>
      </w:r>
      <w:r>
        <w:t>Do I see correctly that you didn’t find a correlation? If so, we should use other words here…</w:t>
      </w:r>
    </w:p>
  </w:comment>
  <w:comment w:id="27" w:author="Ava" w:date="2020-09-01T16:04:00Z" w:initials="AK">
    <w:p w14:paraId="36E093DF" w14:textId="77777777" w:rsidR="008C3478" w:rsidRDefault="008C3478" w:rsidP="00617272">
      <w:pPr>
        <w:pStyle w:val="CommentText"/>
      </w:pPr>
      <w:r>
        <w:rPr>
          <w:rStyle w:val="CommentReference"/>
        </w:rPr>
        <w:annotationRef/>
      </w:r>
      <w:r>
        <w:t>“uncorrelated” instead</w:t>
      </w:r>
    </w:p>
  </w:comment>
  <w:comment w:id="28" w:author="Lucia" w:date="2020-08-27T10:14:00Z" w:initials="LM">
    <w:p w14:paraId="60959B4A" w14:textId="77777777" w:rsidR="008C3478" w:rsidRDefault="008C3478" w:rsidP="00617272">
      <w:pPr>
        <w:pStyle w:val="CommentText"/>
      </w:pPr>
      <w:r>
        <w:rPr>
          <w:rStyle w:val="CommentReference"/>
        </w:rPr>
        <w:annotationRef/>
      </w:r>
      <w:r>
        <w:t>Here it would be good to show a correlation per block – to have both tasks on comparable # of trials.</w:t>
      </w:r>
    </w:p>
  </w:comment>
  <w:comment w:id="29" w:author="Ava" w:date="2020-09-01T16:06:00Z" w:initials="AK">
    <w:p w14:paraId="66735872" w14:textId="77777777" w:rsidR="008C3478" w:rsidRDefault="008C3478" w:rsidP="00617272">
      <w:pPr>
        <w:pStyle w:val="CommentText"/>
      </w:pPr>
      <w:r>
        <w:rPr>
          <w:rStyle w:val="CommentReference"/>
        </w:rPr>
        <w:annotationRef/>
      </w:r>
      <w:r>
        <w:t xml:space="preserve">A block for us is 3 streams with 18 occurrences, so 54 “trials”. I don’t think this would be comparable. </w:t>
      </w:r>
    </w:p>
  </w:comment>
  <w:comment w:id="30" w:author="Lucia" w:date="2020-08-27T10:17:00Z" w:initials="LM">
    <w:p w14:paraId="72150333" w14:textId="77777777" w:rsidR="008C3478" w:rsidRDefault="008C3478"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34" w:author="Lucia" w:date="2020-08-27T10:34:00Z" w:initials="LM">
    <w:p w14:paraId="52106533" w14:textId="77777777" w:rsidR="008C3478" w:rsidRDefault="008C3478" w:rsidP="00617272">
      <w:pPr>
        <w:pStyle w:val="CommentText"/>
      </w:pPr>
      <w:r>
        <w:rPr>
          <w:rStyle w:val="CommentReference"/>
        </w:rPr>
        <w:annotationRef/>
      </w:r>
      <w:r>
        <w:t>This should go first. And we shall add the same analysis on the residual as done for experiment 1 to assuage the confound with ACC</w:t>
      </w:r>
    </w:p>
  </w:comment>
  <w:comment w:id="36" w:author="Lucia" w:date="2020-08-27T10:25:00Z" w:initials="LM">
    <w:p w14:paraId="5A07435F" w14:textId="77777777" w:rsidR="008C3478" w:rsidRDefault="008C3478" w:rsidP="00617272">
      <w:pPr>
        <w:pStyle w:val="CommentText"/>
      </w:pPr>
      <w:r>
        <w:rPr>
          <w:rStyle w:val="CommentReference"/>
        </w:rPr>
        <w:annotationRef/>
      </w:r>
      <w:r>
        <w:t>Add the ttest (I assume this was the contrast run)</w:t>
      </w:r>
    </w:p>
  </w:comment>
  <w:comment w:id="37" w:author="Lucia" w:date="2020-08-27T10:29:00Z" w:initials="LM">
    <w:p w14:paraId="63B0784A" w14:textId="77777777" w:rsidR="008C3478" w:rsidRDefault="008C3478" w:rsidP="00617272">
      <w:pPr>
        <w:pStyle w:val="CommentText"/>
      </w:pPr>
      <w:r>
        <w:rPr>
          <w:rStyle w:val="CommentReference"/>
        </w:rPr>
        <w:annotationRef/>
      </w:r>
      <w:r>
        <w:t>Not sure why you need this and the previous analysis.</w:t>
      </w:r>
    </w:p>
    <w:p w14:paraId="0403947D" w14:textId="77777777" w:rsidR="008C3478" w:rsidRDefault="008C3478" w:rsidP="00617272">
      <w:pPr>
        <w:pStyle w:val="CommentText"/>
      </w:pPr>
      <w:r>
        <w:t>Aren’t they showing somehow the same?</w:t>
      </w:r>
    </w:p>
    <w:p w14:paraId="18643E94" w14:textId="77777777" w:rsidR="008C3478" w:rsidRDefault="008C3478" w:rsidP="00617272">
      <w:pPr>
        <w:pStyle w:val="CommentText"/>
      </w:pPr>
    </w:p>
    <w:p w14:paraId="58C16BF6" w14:textId="77777777" w:rsidR="008C3478" w:rsidRDefault="008C3478" w:rsidP="00617272">
      <w:pPr>
        <w:pStyle w:val="CommentText"/>
      </w:pPr>
      <w:r>
        <w:t>Why not just to present this one, and do a linear vs polynomial fitting? That would show that the RT for the random are linear, but not for the structured.</w:t>
      </w:r>
    </w:p>
  </w:comment>
  <w:comment w:id="38" w:author="Lucia" w:date="2020-08-27T10:33:00Z" w:initials="LM">
    <w:p w14:paraId="0F579F0D" w14:textId="77777777" w:rsidR="008C3478" w:rsidRDefault="008C3478" w:rsidP="00617272">
      <w:pPr>
        <w:pStyle w:val="CommentText"/>
      </w:pPr>
      <w:r>
        <w:rPr>
          <w:rStyle w:val="CommentReference"/>
        </w:rPr>
        <w:annotationRef/>
      </w:r>
      <w:r>
        <w:t xml:space="preserve">Here you should state explicitly how powered your study is to observe this 3 way interaction. </w:t>
      </w:r>
    </w:p>
  </w:comment>
  <w:comment w:id="41" w:author="Lucia" w:date="2020-08-27T10:40:00Z" w:initials="LM">
    <w:p w14:paraId="2F7D71AB" w14:textId="77777777" w:rsidR="008C3478" w:rsidRDefault="008C3478" w:rsidP="00617272">
      <w:pPr>
        <w:pStyle w:val="CommentText"/>
      </w:pPr>
      <w:r>
        <w:rPr>
          <w:rStyle w:val="CommentReference"/>
        </w:rPr>
        <w:annotationRef/>
      </w:r>
      <w:r>
        <w:t>Did you Fischer transformed the correlations?</w:t>
      </w:r>
    </w:p>
  </w:comment>
  <w:comment w:id="42" w:author="Ava" w:date="2020-09-01T17:38:00Z" w:initials="AK">
    <w:p w14:paraId="7A7E6C95" w14:textId="77777777" w:rsidR="008C3478" w:rsidRDefault="008C3478" w:rsidP="00617272">
      <w:pPr>
        <w:pStyle w:val="CommentText"/>
      </w:pPr>
      <w:r>
        <w:rPr>
          <w:rStyle w:val="CommentReference"/>
        </w:rPr>
        <w:annotationRef/>
      </w:r>
      <w:r>
        <w:t>Updated.</w:t>
      </w:r>
    </w:p>
  </w:comment>
  <w:comment w:id="48" w:author="Ava" w:date="2020-09-02T13:21:00Z" w:initials="AK">
    <w:p w14:paraId="4B8888A9" w14:textId="77777777" w:rsidR="008C3478" w:rsidRDefault="008C3478"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555AB9B1" w15:done="0"/>
  <w15:commentEx w15:paraId="2486FA13" w15:done="1"/>
  <w15:commentEx w15:paraId="32B8DD67" w15:paraIdParent="2486FA13" w15:done="1"/>
  <w15:commentEx w15:paraId="69346D10" w15:done="0"/>
  <w15:commentEx w15:paraId="0EE72DFF" w15:done="0"/>
  <w15:commentEx w15:paraId="55DC3F5D" w15:done="1"/>
  <w15:commentEx w15:paraId="7D77C7AB" w15:paraIdParent="55DC3F5D" w15:done="1"/>
  <w15:commentEx w15:paraId="7733F91B" w15:done="0"/>
  <w15:commentEx w15:paraId="1FE8891B" w15:done="1"/>
  <w15:commentEx w15:paraId="36E093DF" w15:paraIdParent="1FE8891B" w15:done="1"/>
  <w15:commentEx w15:paraId="60959B4A" w15:done="1"/>
  <w15:commentEx w15:paraId="66735872" w15:paraIdParent="60959B4A" w15:done="1"/>
  <w15:commentEx w15:paraId="72150333" w15:done="0"/>
  <w15:commentEx w15:paraId="52106533" w15:done="0"/>
  <w15:commentEx w15:paraId="5A07435F" w15:done="1"/>
  <w15:commentEx w15:paraId="58C16BF6" w15:done="0"/>
  <w15:commentEx w15:paraId="0F579F0D" w15:done="0"/>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E67F3E" w14:textId="77777777" w:rsidR="00596C80" w:rsidRDefault="00596C80">
      <w:pPr>
        <w:spacing w:after="0" w:line="240" w:lineRule="auto"/>
      </w:pPr>
      <w:r>
        <w:separator/>
      </w:r>
    </w:p>
  </w:endnote>
  <w:endnote w:type="continuationSeparator" w:id="0">
    <w:p w14:paraId="2B715583" w14:textId="77777777" w:rsidR="00596C80" w:rsidRDefault="00596C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2751D280" w:rsidR="008C3478" w:rsidRPr="00375C7F" w:rsidRDefault="008C3478">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FD3744">
          <w:rPr>
            <w:rFonts w:ascii="Garamond" w:hAnsi="Garamond"/>
            <w:noProof/>
          </w:rPr>
          <w:t>22</w:t>
        </w:r>
        <w:r w:rsidRPr="00375C7F">
          <w:rPr>
            <w:rFonts w:ascii="Garamond" w:hAnsi="Garamond"/>
            <w:noProof/>
          </w:rPr>
          <w:fldChar w:fldCharType="end"/>
        </w:r>
      </w:p>
    </w:sdtContent>
  </w:sdt>
  <w:p w14:paraId="2E35EA78" w14:textId="77777777" w:rsidR="008C3478" w:rsidRDefault="008C3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B28457" w14:textId="77777777" w:rsidR="00596C80" w:rsidRDefault="00596C80">
      <w:pPr>
        <w:spacing w:after="0" w:line="240" w:lineRule="auto"/>
      </w:pPr>
      <w:r>
        <w:separator/>
      </w:r>
    </w:p>
  </w:footnote>
  <w:footnote w:type="continuationSeparator" w:id="0">
    <w:p w14:paraId="4E842EB0" w14:textId="77777777" w:rsidR="00596C80" w:rsidRDefault="00596C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8C3478" w:rsidRPr="00710199" w:rsidRDefault="008C3478">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10256B"/>
    <w:rsid w:val="001147F9"/>
    <w:rsid w:val="00150969"/>
    <w:rsid w:val="0016191A"/>
    <w:rsid w:val="00161E04"/>
    <w:rsid w:val="00225DF1"/>
    <w:rsid w:val="002945A0"/>
    <w:rsid w:val="00297C3A"/>
    <w:rsid w:val="003673BD"/>
    <w:rsid w:val="00424530"/>
    <w:rsid w:val="00435D71"/>
    <w:rsid w:val="00445F5B"/>
    <w:rsid w:val="00453439"/>
    <w:rsid w:val="00491D8D"/>
    <w:rsid w:val="00596C80"/>
    <w:rsid w:val="005A0D84"/>
    <w:rsid w:val="005D48B7"/>
    <w:rsid w:val="00617272"/>
    <w:rsid w:val="00655E4C"/>
    <w:rsid w:val="0085068F"/>
    <w:rsid w:val="008C014F"/>
    <w:rsid w:val="008C3478"/>
    <w:rsid w:val="009847B5"/>
    <w:rsid w:val="009A7DD9"/>
    <w:rsid w:val="009F1D53"/>
    <w:rsid w:val="00A44028"/>
    <w:rsid w:val="00A526FA"/>
    <w:rsid w:val="00A66686"/>
    <w:rsid w:val="00A86799"/>
    <w:rsid w:val="00AA6D3C"/>
    <w:rsid w:val="00B00462"/>
    <w:rsid w:val="00BA5C4F"/>
    <w:rsid w:val="00C15355"/>
    <w:rsid w:val="00CE24BF"/>
    <w:rsid w:val="00D63840"/>
    <w:rsid w:val="00E161EB"/>
    <w:rsid w:val="00E51D0B"/>
    <w:rsid w:val="00E7610B"/>
    <w:rsid w:val="00E8563A"/>
    <w:rsid w:val="00F2648C"/>
    <w:rsid w:val="00F31496"/>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729F52D5-3A03-4AAB-BD90-85BF39B2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ECD"/>
    <w:rsid w:val="008C3ECD"/>
    <w:rsid w:val="00D51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3E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B0924-0E9B-40EA-AF32-F86178C8A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5</Pages>
  <Words>24670</Words>
  <Characters>140625</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31</cp:revision>
  <dcterms:created xsi:type="dcterms:W3CDTF">2020-09-02T16:05:00Z</dcterms:created>
  <dcterms:modified xsi:type="dcterms:W3CDTF">2020-09-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